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642F8" w14:textId="77777777" w:rsidR="00A263E6" w:rsidRPr="00FE0809" w:rsidRDefault="00A263E6" w:rsidP="00A263E6">
      <w:pPr>
        <w:spacing w:line="480" w:lineRule="auto"/>
        <w:rPr>
          <w:b/>
          <w:lang w:val="en-GB"/>
        </w:rPr>
      </w:pPr>
      <w:r>
        <w:rPr>
          <w:b/>
          <w:lang w:val="en-GB"/>
        </w:rPr>
        <w:t>TABLE S1</w:t>
      </w:r>
    </w:p>
    <w:p w14:paraId="7D4A5DAC" w14:textId="4E92A8F1" w:rsidR="00F64855" w:rsidRPr="00F64855" w:rsidRDefault="00A263E6" w:rsidP="00970CD4">
      <w:pPr>
        <w:spacing w:line="480" w:lineRule="auto"/>
        <w:rPr>
          <w:b/>
          <w:lang w:val="en-GB"/>
        </w:rPr>
      </w:pPr>
      <w:r w:rsidRPr="00FE0809">
        <w:rPr>
          <w:lang w:val="en-GB"/>
        </w:rPr>
        <w:t xml:space="preserve">The following table lists the native continental fishes of Chile, highlighting </w:t>
      </w:r>
      <w:r w:rsidR="009767B0">
        <w:rPr>
          <w:lang w:val="en-GB"/>
        </w:rPr>
        <w:t xml:space="preserve">current knowledge about </w:t>
      </w:r>
      <w:r w:rsidRPr="00FE0809">
        <w:rPr>
          <w:lang w:val="en-GB"/>
        </w:rPr>
        <w:t>their preferred habitat and/or life history. Abbreviations in the Life history/habitat column correspond to: A, anadromous; C, catadromous; Am, amphidromous; P, potadromous; FW, obligate freshwater resident; E, euryhaline</w:t>
      </w:r>
      <w:proofErr w:type="gramStart"/>
      <w:r w:rsidRPr="00FE0809">
        <w:rPr>
          <w:lang w:val="en-GB"/>
        </w:rPr>
        <w:t>;</w:t>
      </w:r>
      <w:proofErr w:type="gramEnd"/>
      <w:r w:rsidRPr="00FE0809">
        <w:rPr>
          <w:lang w:val="en-GB"/>
        </w:rPr>
        <w:t xml:space="preserve"> SW, indicates either estuarine preference or pseudo-complete ocean residency. </w:t>
      </w:r>
    </w:p>
    <w:p w14:paraId="7940C90B" w14:textId="77777777" w:rsidR="00F64855" w:rsidRPr="00FE0809" w:rsidRDefault="00F64855" w:rsidP="00A263E6">
      <w:pPr>
        <w:spacing w:line="480" w:lineRule="auto"/>
        <w:rPr>
          <w:lang w:val="en-GB"/>
        </w:rPr>
      </w:pPr>
    </w:p>
    <w:tbl>
      <w:tblPr>
        <w:tblStyle w:val="LightShading"/>
        <w:tblW w:w="9908" w:type="dxa"/>
        <w:tblLook w:val="04A0" w:firstRow="1" w:lastRow="0" w:firstColumn="1" w:lastColumn="0" w:noHBand="0" w:noVBand="1"/>
      </w:tblPr>
      <w:tblGrid>
        <w:gridCol w:w="1596"/>
        <w:gridCol w:w="1346"/>
        <w:gridCol w:w="2145"/>
        <w:gridCol w:w="1927"/>
        <w:gridCol w:w="1467"/>
        <w:gridCol w:w="1427"/>
      </w:tblGrid>
      <w:tr w:rsidR="009B580D" w:rsidRPr="00FE0809" w14:paraId="4448C17D" w14:textId="77777777" w:rsidTr="009B580D">
        <w:trPr>
          <w:cnfStyle w:val="100000000000" w:firstRow="1" w:lastRow="0" w:firstColumn="0" w:lastColumn="0" w:oddVBand="0" w:evenVBand="0" w:oddHBand="0" w:evenHBand="0" w:firstRowFirstColumn="0" w:firstRowLastColumn="0" w:lastRowFirstColumn="0" w:lastRowLastColumn="0"/>
          <w:trHeight w:val="1460"/>
        </w:trPr>
        <w:tc>
          <w:tcPr>
            <w:cnfStyle w:val="001000000000" w:firstRow="0" w:lastRow="0" w:firstColumn="1" w:lastColumn="0" w:oddVBand="0" w:evenVBand="0" w:oddHBand="0" w:evenHBand="0" w:firstRowFirstColumn="0" w:firstRowLastColumn="0" w:lastRowFirstColumn="0" w:lastRowLastColumn="0"/>
            <w:tcW w:w="1596" w:type="dxa"/>
            <w:hideMark/>
          </w:tcPr>
          <w:p w14:paraId="2D491D8C" w14:textId="77777777" w:rsidR="009B580D" w:rsidRPr="00FE0809" w:rsidRDefault="009B580D" w:rsidP="00EA3BDC">
            <w:pPr>
              <w:widowControl/>
              <w:suppressAutoHyphens w:val="0"/>
              <w:jc w:val="center"/>
              <w:rPr>
                <w:color w:val="000000"/>
                <w:sz w:val="18"/>
                <w:szCs w:val="18"/>
                <w:lang w:val="en-GB"/>
              </w:rPr>
            </w:pPr>
            <w:r w:rsidRPr="00FE0809">
              <w:rPr>
                <w:color w:val="000000"/>
                <w:sz w:val="18"/>
                <w:szCs w:val="18"/>
                <w:lang w:val="en-GB"/>
              </w:rPr>
              <w:t>FAMILY</w:t>
            </w:r>
          </w:p>
        </w:tc>
        <w:tc>
          <w:tcPr>
            <w:tcW w:w="1346" w:type="dxa"/>
            <w:hideMark/>
          </w:tcPr>
          <w:p w14:paraId="68FF4CD6" w14:textId="77777777" w:rsidR="009B580D" w:rsidRPr="00FE0809" w:rsidRDefault="009B580D" w:rsidP="00EA3BDC">
            <w:pPr>
              <w:widowControl/>
              <w:suppressAutoHyphens w:val="0"/>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GENUS</w:t>
            </w:r>
          </w:p>
        </w:tc>
        <w:tc>
          <w:tcPr>
            <w:tcW w:w="2145" w:type="dxa"/>
            <w:hideMark/>
          </w:tcPr>
          <w:p w14:paraId="2533AACD" w14:textId="77777777" w:rsidR="009B580D" w:rsidRPr="00FE0809" w:rsidRDefault="009B580D" w:rsidP="00EA3BDC">
            <w:pPr>
              <w:widowControl/>
              <w:suppressAutoHyphens w:val="0"/>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SPECIES</w:t>
            </w:r>
          </w:p>
        </w:tc>
        <w:tc>
          <w:tcPr>
            <w:tcW w:w="1927" w:type="dxa"/>
            <w:hideMark/>
          </w:tcPr>
          <w:p w14:paraId="4A2C3404" w14:textId="77777777" w:rsidR="009B580D" w:rsidRPr="00FE0809" w:rsidRDefault="009B580D" w:rsidP="00EA3BDC">
            <w:pPr>
              <w:widowControl/>
              <w:suppressAutoHyphens w:val="0"/>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LIFE HISTORY/HABITAT</w:t>
            </w:r>
          </w:p>
        </w:tc>
        <w:tc>
          <w:tcPr>
            <w:tcW w:w="1467" w:type="dxa"/>
            <w:hideMark/>
          </w:tcPr>
          <w:p w14:paraId="1C0588D0" w14:textId="77777777" w:rsidR="009B580D" w:rsidRPr="00FE0809" w:rsidRDefault="009B580D" w:rsidP="00EA3BDC">
            <w:pPr>
              <w:widowControl/>
              <w:suppressAutoHyphens w:val="0"/>
              <w:jc w:val="center"/>
              <w:cnfStyle w:val="100000000000" w:firstRow="1"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GEOGRAPHIC RANGE (Origin)</w:t>
            </w:r>
          </w:p>
        </w:tc>
        <w:tc>
          <w:tcPr>
            <w:tcW w:w="1427" w:type="dxa"/>
            <w:hideMark/>
          </w:tcPr>
          <w:p w14:paraId="50861E64" w14:textId="3EBB1F8A" w:rsidR="009B580D" w:rsidRPr="00FE0809" w:rsidRDefault="009B580D" w:rsidP="00EA3BDC">
            <w:pPr>
              <w:widowControl/>
              <w:suppressAutoHyphens w:val="0"/>
              <w:jc w:val="center"/>
              <w:cnfStyle w:val="100000000000" w:firstRow="1"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REFERENCES</w:t>
            </w:r>
          </w:p>
        </w:tc>
      </w:tr>
      <w:tr w:rsidR="009B580D" w:rsidRPr="00FE0809" w14:paraId="39EFB911" w14:textId="77777777" w:rsidTr="009B580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3633A61D" w14:textId="77777777" w:rsidR="009B580D" w:rsidRPr="00FE0809" w:rsidRDefault="009B580D" w:rsidP="00EA3BDC">
            <w:pPr>
              <w:widowControl/>
              <w:suppressAutoHyphens w:val="0"/>
              <w:rPr>
                <w:color w:val="000000"/>
                <w:sz w:val="18"/>
                <w:szCs w:val="18"/>
                <w:lang w:val="en-GB"/>
              </w:rPr>
            </w:pPr>
            <w:proofErr w:type="spellStart"/>
            <w:r w:rsidRPr="00FE0809">
              <w:rPr>
                <w:color w:val="000000"/>
                <w:sz w:val="18"/>
                <w:szCs w:val="18"/>
                <w:lang w:val="en-GB"/>
              </w:rPr>
              <w:t>Petromyzontidae</w:t>
            </w:r>
            <w:proofErr w:type="spellEnd"/>
          </w:p>
        </w:tc>
        <w:tc>
          <w:tcPr>
            <w:tcW w:w="1346" w:type="dxa"/>
            <w:hideMark/>
          </w:tcPr>
          <w:p w14:paraId="767867DF"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Geotria</w:t>
            </w:r>
          </w:p>
        </w:tc>
        <w:tc>
          <w:tcPr>
            <w:tcW w:w="2145" w:type="dxa"/>
            <w:hideMark/>
          </w:tcPr>
          <w:p w14:paraId="0435BED7"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australis</w:t>
            </w:r>
            <w:proofErr w:type="gramEnd"/>
            <w:r w:rsidRPr="00FE0809">
              <w:rPr>
                <w:i/>
                <w:iCs/>
                <w:color w:val="000000"/>
                <w:sz w:val="18"/>
                <w:szCs w:val="18"/>
                <w:lang w:val="en-GB"/>
              </w:rPr>
              <w:t xml:space="preserve"> (Gray, 1851)</w:t>
            </w:r>
          </w:p>
        </w:tc>
        <w:tc>
          <w:tcPr>
            <w:tcW w:w="1927" w:type="dxa"/>
            <w:hideMark/>
          </w:tcPr>
          <w:p w14:paraId="1CE6F614" w14:textId="77777777" w:rsidR="009B580D" w:rsidRPr="00FE0809" w:rsidRDefault="009B580D"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A</w:t>
            </w:r>
          </w:p>
        </w:tc>
        <w:tc>
          <w:tcPr>
            <w:tcW w:w="1467" w:type="dxa"/>
            <w:hideMark/>
          </w:tcPr>
          <w:p w14:paraId="072F0D4E"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Southern Hemisphere</w:t>
            </w:r>
          </w:p>
        </w:tc>
        <w:tc>
          <w:tcPr>
            <w:tcW w:w="1427" w:type="dxa"/>
            <w:hideMark/>
          </w:tcPr>
          <w:p w14:paraId="38D0B655" w14:textId="2DDD3BE9" w:rsidR="009B580D" w:rsidRPr="00FE0809" w:rsidRDefault="00400E8F"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ISBN" : "0-7099-5503-0", "author" : [ { "dropping-particle" : "", "family" : "McDowall", "given" : "R. M.", "non-dropping-particle" : "", "parse-names" : false, "suffix" : "" } ], "id" : "ITEM-1", "issued" : { "date-parts" : [ [ "1988" ] ] }, "publisher" : "Timber Press", "publisher-place" : "Portland, Oregon", "title" : "Diadromy in Fishes", "type" : "book" }, "uris" : [ "http://www.mendeley.com/documents/?uuid=07afdf4e-f0b3-4823-baf7-d8d742b37a29" ] }, { "id" : "ITEM-2", "itemData" : { "DOI" : "10.1111/j.1096-3642.1988.tb01730.x", "ISSN" : "0024-4082", "author" : [ { "dropping-particle" : "", "family" : "Neira", "given" : "F J", "non-dropping-particle" : "", "parse-names" : false, "suffix" : "" }, { "dropping-particle" : "", "family" : "Bradley", "given" : "J S", "non-dropping-particle" : "", "parse-names" : false, "suffix" : "" }, { "dropping-particle" : "", "family" : "Potter", "given" : "I C", "non-dropping-particle" : "", "parse-names" : false, "suffix" : "" }, { "dropping-particle" : "", "family" : "Hilliard", "given" : "R W", "non-dropping-particle" : "", "parse-names" : false, "suffix" : "" } ], "container-title" : "Zoological Journal of the Linnean Society", "id" : "ITEM-2", "issue" : "4", "issued" : { "date-parts" : [ [ "1988" ] ] }, "page" : "383-408", "title" : "Morphological variation among widely dispersed larval populations of anadromous southern hemisphere lampreys (Geotriidae and Mordaciidae)", "type" : "article-journal", "volume" : "92" }, "uris" : [ "http://www.mendeley.com/documents/?uuid=967223a9-f1ba-41cb-9ff1-58acf8971b2a" ] } ], "mendeley" : { "formattedCitation" : "(McDowall 1988; Neira et al. 1988)", "plainTextFormattedCitation" : "(McDowall 1988; Neira et al. 1988)", "previouslyFormattedCitation" : "(McDowall 1988; Neira et al. 1988)" }, "properties" : { "noteIndex" : 0 }, "schema" : "https://github.com/citation-style-language/schema/raw/master/csl-citation.json" }</w:instrText>
            </w:r>
            <w:r>
              <w:rPr>
                <w:color w:val="000000"/>
                <w:sz w:val="18"/>
                <w:szCs w:val="18"/>
                <w:lang w:val="en-GB"/>
              </w:rPr>
              <w:fldChar w:fldCharType="separate"/>
            </w:r>
            <w:r w:rsidRPr="00400E8F">
              <w:rPr>
                <w:noProof/>
                <w:color w:val="000000"/>
                <w:sz w:val="18"/>
                <w:szCs w:val="18"/>
                <w:lang w:val="en-GB"/>
              </w:rPr>
              <w:t>(McDowall 1988; Neira et al. 1988)</w:t>
            </w:r>
            <w:r>
              <w:rPr>
                <w:color w:val="000000"/>
                <w:sz w:val="18"/>
                <w:szCs w:val="18"/>
                <w:lang w:val="en-GB"/>
              </w:rPr>
              <w:fldChar w:fldCharType="end"/>
            </w:r>
          </w:p>
        </w:tc>
      </w:tr>
      <w:tr w:rsidR="009B580D" w:rsidRPr="00FE0809" w14:paraId="50F3F6C1" w14:textId="77777777" w:rsidTr="009B580D">
        <w:trPr>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3C9B8104" w14:textId="77777777" w:rsidR="009B580D" w:rsidRPr="00FE0809" w:rsidRDefault="009B580D" w:rsidP="00EA3BDC">
            <w:pPr>
              <w:widowControl/>
              <w:suppressAutoHyphens w:val="0"/>
              <w:rPr>
                <w:color w:val="000000"/>
                <w:sz w:val="18"/>
                <w:szCs w:val="18"/>
                <w:lang w:val="en-GB"/>
              </w:rPr>
            </w:pPr>
            <w:proofErr w:type="spellStart"/>
            <w:r w:rsidRPr="00FE0809">
              <w:rPr>
                <w:color w:val="000000"/>
                <w:sz w:val="18"/>
                <w:szCs w:val="18"/>
                <w:lang w:val="en-GB"/>
              </w:rPr>
              <w:t>Petromyzontidae</w:t>
            </w:r>
            <w:proofErr w:type="spellEnd"/>
          </w:p>
        </w:tc>
        <w:tc>
          <w:tcPr>
            <w:tcW w:w="1346" w:type="dxa"/>
            <w:hideMark/>
          </w:tcPr>
          <w:p w14:paraId="34B14701"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Mordacia</w:t>
            </w:r>
          </w:p>
        </w:tc>
        <w:tc>
          <w:tcPr>
            <w:tcW w:w="2145" w:type="dxa"/>
            <w:hideMark/>
          </w:tcPr>
          <w:p w14:paraId="0FFDAEF5"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lapicida</w:t>
            </w:r>
            <w:proofErr w:type="gramEnd"/>
            <w:r w:rsidRPr="00FE0809">
              <w:rPr>
                <w:i/>
                <w:iCs/>
                <w:color w:val="000000"/>
                <w:sz w:val="18"/>
                <w:szCs w:val="18"/>
                <w:lang w:val="en-GB"/>
              </w:rPr>
              <w:t xml:space="preserve"> (Gray, 1851)</w:t>
            </w:r>
          </w:p>
        </w:tc>
        <w:tc>
          <w:tcPr>
            <w:tcW w:w="1927" w:type="dxa"/>
            <w:hideMark/>
          </w:tcPr>
          <w:p w14:paraId="122DAC52" w14:textId="77777777" w:rsidR="009B580D" w:rsidRPr="00FE0809" w:rsidRDefault="009B580D"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A</w:t>
            </w:r>
          </w:p>
        </w:tc>
        <w:tc>
          <w:tcPr>
            <w:tcW w:w="1467" w:type="dxa"/>
            <w:hideMark/>
          </w:tcPr>
          <w:p w14:paraId="7D5CB72B"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1F746FDB" w14:textId="234F2CD5" w:rsidR="009B580D"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DOI" : "10.1046/j.1365-2699.2002.00670.x", "ISSN" : "0305-0270", "author" : [ { "dropping-particle" : "", "family" : "McDowall", "given" : "R. M.", "non-dropping-particle" : "", "parse-names" : false, "suffix" : "" } ], "container-title" : "Journal of Biogeography", "id" : "ITEM-1", "issue" : "2", "issued" : { "date-parts" : [ [ "2002", "2" ] ] }, "page" : "207-219", "title" : "Accumulating evidence for a dispersal biogeography of southern cool temperate freshwater fishes", "type" : "article-journal", "volume" : "29" }, "uris" : [ "http://www.mendeley.com/documents/?uuid=b3a5a768-800a-462b-81b9-b8ce15a9aaf8" ] } ], "mendeley" : { "formattedCitation" : "(McDowall 2002)", "plainTextFormattedCitation" : "(McDowall 2002)", "previouslyFormattedCitation" : "(McDowall 2002)"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McDowall 2002)</w:t>
            </w:r>
            <w:r>
              <w:rPr>
                <w:color w:val="000000"/>
                <w:sz w:val="18"/>
                <w:szCs w:val="18"/>
                <w:lang w:val="en-GB"/>
              </w:rPr>
              <w:fldChar w:fldCharType="end"/>
            </w:r>
          </w:p>
        </w:tc>
      </w:tr>
      <w:tr w:rsidR="009B580D" w:rsidRPr="00FE0809" w14:paraId="06984E41" w14:textId="77777777" w:rsidTr="009B580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3A4E2DEB" w14:textId="77777777" w:rsidR="009B580D" w:rsidRPr="00FE0809" w:rsidRDefault="009B580D" w:rsidP="00EA3BDC">
            <w:pPr>
              <w:widowControl/>
              <w:suppressAutoHyphens w:val="0"/>
              <w:rPr>
                <w:color w:val="000000"/>
                <w:sz w:val="18"/>
                <w:szCs w:val="18"/>
                <w:lang w:val="en-GB"/>
              </w:rPr>
            </w:pPr>
            <w:proofErr w:type="spellStart"/>
            <w:r w:rsidRPr="00FE0809">
              <w:rPr>
                <w:color w:val="000000"/>
                <w:sz w:val="18"/>
                <w:szCs w:val="18"/>
                <w:lang w:val="en-GB"/>
              </w:rPr>
              <w:t>Characidae</w:t>
            </w:r>
            <w:proofErr w:type="spellEnd"/>
          </w:p>
        </w:tc>
        <w:tc>
          <w:tcPr>
            <w:tcW w:w="1346" w:type="dxa"/>
            <w:hideMark/>
          </w:tcPr>
          <w:p w14:paraId="6444681C"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Cheirodon</w:t>
            </w:r>
          </w:p>
        </w:tc>
        <w:tc>
          <w:tcPr>
            <w:tcW w:w="2145" w:type="dxa"/>
            <w:hideMark/>
          </w:tcPr>
          <w:p w14:paraId="2F5AEEE9"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pisciculus</w:t>
            </w:r>
            <w:proofErr w:type="gramEnd"/>
            <w:r w:rsidRPr="00FE0809">
              <w:rPr>
                <w:i/>
                <w:iCs/>
                <w:color w:val="000000"/>
                <w:sz w:val="18"/>
                <w:szCs w:val="18"/>
                <w:lang w:val="en-GB"/>
              </w:rPr>
              <w:t xml:space="preserve"> (Girard, 1855)</w:t>
            </w:r>
          </w:p>
        </w:tc>
        <w:tc>
          <w:tcPr>
            <w:tcW w:w="1927" w:type="dxa"/>
            <w:hideMark/>
          </w:tcPr>
          <w:p w14:paraId="4E8C3A55" w14:textId="77777777" w:rsidR="009B580D" w:rsidRPr="00FE0809" w:rsidRDefault="009B580D"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3B133074"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29E30DE2" w14:textId="7D4B56F2" w:rsidR="009B580D"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Salas", "given" : "D.", "non-dropping-particle" : "", "parse-names" : false, "suffix" : "" }, { "dropping-particle" : "", "family" : "Veliz", "given" : "D.", "non-dropping-particle" : "", "parse-names" : false, "suffix" : "" }, { "dropping-particle" : "", "family" : "Scott", "given" : "S.", "non-dropping-particle" : "", "parse-names" : false, "suffix" : "" } ], "id" : "ITEM-1", "issue" : "2", "issued" : { "date-parts" : [ [ "2012" ] ] }, "page" : "142-152", "title" : "Diferenciaci\u00f3n morfol\u00f3gica en especies del g\u00e9nero Cheirodon ( Ostariophysi : Characidae ) mediante morfometr\u00eda tradicional y geom\u00e9trica", "type" : "article-journal", "volume" : "76" }, "uris" : [ "http://www.mendeley.com/documents/?uuid=b8bc9357-bd35-468c-acbf-f60534091b6d" ] } ], "mendeley" : { "formattedCitation" : "(Salas et al. 2012)", "plainTextFormattedCitation" : "(Salas et al. 2012)", "previouslyFormattedCitation" : "(Salas et al. 2012)"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Salas et al. 2012)</w:t>
            </w:r>
            <w:r>
              <w:rPr>
                <w:color w:val="000000"/>
                <w:sz w:val="18"/>
                <w:szCs w:val="18"/>
                <w:lang w:val="en-GB"/>
              </w:rPr>
              <w:fldChar w:fldCharType="end"/>
            </w:r>
          </w:p>
        </w:tc>
      </w:tr>
      <w:tr w:rsidR="009B580D" w:rsidRPr="00FE0809" w14:paraId="3B31073F" w14:textId="77777777" w:rsidTr="009B580D">
        <w:trPr>
          <w:trHeight w:val="660"/>
        </w:trPr>
        <w:tc>
          <w:tcPr>
            <w:cnfStyle w:val="001000000000" w:firstRow="0" w:lastRow="0" w:firstColumn="1" w:lastColumn="0" w:oddVBand="0" w:evenVBand="0" w:oddHBand="0" w:evenHBand="0" w:firstRowFirstColumn="0" w:firstRowLastColumn="0" w:lastRowFirstColumn="0" w:lastRowLastColumn="0"/>
            <w:tcW w:w="1596" w:type="dxa"/>
            <w:hideMark/>
          </w:tcPr>
          <w:p w14:paraId="1BFEBB1A" w14:textId="77777777" w:rsidR="009B580D" w:rsidRPr="00FE0809" w:rsidRDefault="009B580D" w:rsidP="00EA3BDC">
            <w:pPr>
              <w:widowControl/>
              <w:suppressAutoHyphens w:val="0"/>
              <w:rPr>
                <w:color w:val="000000"/>
                <w:sz w:val="18"/>
                <w:szCs w:val="18"/>
                <w:lang w:val="en-GB"/>
              </w:rPr>
            </w:pPr>
            <w:proofErr w:type="spellStart"/>
            <w:r w:rsidRPr="00FE0809">
              <w:rPr>
                <w:color w:val="000000"/>
                <w:sz w:val="18"/>
                <w:szCs w:val="18"/>
                <w:lang w:val="en-GB"/>
              </w:rPr>
              <w:t>Characidae</w:t>
            </w:r>
            <w:proofErr w:type="spellEnd"/>
          </w:p>
        </w:tc>
        <w:tc>
          <w:tcPr>
            <w:tcW w:w="1346" w:type="dxa"/>
            <w:hideMark/>
          </w:tcPr>
          <w:p w14:paraId="165CA3B9"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Cheirodon</w:t>
            </w:r>
          </w:p>
        </w:tc>
        <w:tc>
          <w:tcPr>
            <w:tcW w:w="2145" w:type="dxa"/>
            <w:hideMark/>
          </w:tcPr>
          <w:p w14:paraId="7B01AA6C"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australe</w:t>
            </w:r>
            <w:proofErr w:type="gramEnd"/>
            <w:r w:rsidRPr="00FE0809">
              <w:rPr>
                <w:i/>
                <w:iCs/>
                <w:color w:val="000000"/>
                <w:sz w:val="18"/>
                <w:szCs w:val="18"/>
                <w:lang w:val="en-GB"/>
              </w:rPr>
              <w:t xml:space="preserve"> (Eigenmann, 1927)</w:t>
            </w:r>
          </w:p>
        </w:tc>
        <w:tc>
          <w:tcPr>
            <w:tcW w:w="1927" w:type="dxa"/>
            <w:hideMark/>
          </w:tcPr>
          <w:p w14:paraId="09F3F69C" w14:textId="77777777" w:rsidR="009B580D" w:rsidRPr="00FE0809" w:rsidRDefault="009B580D"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4B275844"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23BD9605" w14:textId="147EF445" w:rsidR="009B580D"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Salas", "given" : "D.", "non-dropping-particle" : "", "parse-names" : false, "suffix" : "" }, { "dropping-particle" : "", "family" : "Veliz", "given" : "D.", "non-dropping-particle" : "", "parse-names" : false, "suffix" : "" }, { "dropping-particle" : "", "family" : "Scott", "given" : "S.", "non-dropping-particle" : "", "parse-names" : false, "suffix" : "" } ], "id" : "ITEM-1", "issue" : "2", "issued" : { "date-parts" : [ [ "2012" ] ] }, "page" : "142-152", "title" : "Diferenciaci\u00f3n morfol\u00f3gica en especies del g\u00e9nero Cheirodon ( Ostariophysi : Characidae ) mediante morfometr\u00eda tradicional y geom\u00e9trica", "type" : "article-journal", "volume" : "76" }, "uris" : [ "http://www.mendeley.com/documents/?uuid=b8bc9357-bd35-468c-acbf-f60534091b6d" ] } ], "mendeley" : { "formattedCitation" : "(Salas et al. 2012)", "plainTextFormattedCitation" : "(Salas et al. 2012)", "previouslyFormattedCitation" : "(Salas et al. 2012)"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Salas et al. 2012)</w:t>
            </w:r>
            <w:r>
              <w:rPr>
                <w:color w:val="000000"/>
                <w:sz w:val="18"/>
                <w:szCs w:val="18"/>
                <w:lang w:val="en-GB"/>
              </w:rPr>
              <w:fldChar w:fldCharType="end"/>
            </w:r>
          </w:p>
        </w:tc>
      </w:tr>
      <w:tr w:rsidR="009B580D" w:rsidRPr="00FE0809" w14:paraId="580D5266" w14:textId="77777777" w:rsidTr="009B580D">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596" w:type="dxa"/>
            <w:hideMark/>
          </w:tcPr>
          <w:p w14:paraId="62EFD606" w14:textId="77777777" w:rsidR="009B580D" w:rsidRPr="00FE0809" w:rsidRDefault="009B580D" w:rsidP="00EA3BDC">
            <w:pPr>
              <w:widowControl/>
              <w:suppressAutoHyphens w:val="0"/>
              <w:rPr>
                <w:color w:val="000000"/>
                <w:sz w:val="18"/>
                <w:szCs w:val="18"/>
                <w:lang w:val="en-GB"/>
              </w:rPr>
            </w:pPr>
            <w:proofErr w:type="spellStart"/>
            <w:r w:rsidRPr="00FE0809">
              <w:rPr>
                <w:color w:val="000000"/>
                <w:sz w:val="18"/>
                <w:szCs w:val="18"/>
                <w:lang w:val="en-GB"/>
              </w:rPr>
              <w:t>Characidae</w:t>
            </w:r>
            <w:proofErr w:type="spellEnd"/>
          </w:p>
        </w:tc>
        <w:tc>
          <w:tcPr>
            <w:tcW w:w="1346" w:type="dxa"/>
            <w:hideMark/>
          </w:tcPr>
          <w:p w14:paraId="25F291BA"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Cheirodon</w:t>
            </w:r>
          </w:p>
        </w:tc>
        <w:tc>
          <w:tcPr>
            <w:tcW w:w="2145" w:type="dxa"/>
            <w:hideMark/>
          </w:tcPr>
          <w:p w14:paraId="65CD5579"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galusdae</w:t>
            </w:r>
            <w:proofErr w:type="gramEnd"/>
            <w:r w:rsidRPr="00FE0809">
              <w:rPr>
                <w:i/>
                <w:iCs/>
                <w:color w:val="000000"/>
                <w:sz w:val="18"/>
                <w:szCs w:val="18"/>
                <w:lang w:val="en-GB"/>
              </w:rPr>
              <w:t xml:space="preserve"> (Eigenmann, 1928)</w:t>
            </w:r>
          </w:p>
        </w:tc>
        <w:tc>
          <w:tcPr>
            <w:tcW w:w="1927" w:type="dxa"/>
            <w:hideMark/>
          </w:tcPr>
          <w:p w14:paraId="1154F90C" w14:textId="77777777" w:rsidR="009B580D" w:rsidRPr="00FE0809" w:rsidRDefault="009B580D"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365E75D4"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3852B598" w14:textId="6049FCD4" w:rsidR="009B580D"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Salas", "given" : "D.", "non-dropping-particle" : "", "parse-names" : false, "suffix" : "" }, { "dropping-particle" : "", "family" : "Veliz", "given" : "D.", "non-dropping-particle" : "", "parse-names" : false, "suffix" : "" }, { "dropping-particle" : "", "family" : "Scott", "given" : "S.", "non-dropping-particle" : "", "parse-names" : false, "suffix" : "" } ], "id" : "ITEM-1", "issue" : "2", "issued" : { "date-parts" : [ [ "2012" ] ] }, "page" : "142-152", "title" : "Diferenciaci\u00f3n morfol\u00f3gica en especies del g\u00e9nero Cheirodon ( Ostariophysi : Characidae ) mediante morfometr\u00eda tradicional y geom\u00e9trica", "type" : "article-journal", "volume" : "76" }, "uris" : [ "http://www.mendeley.com/documents/?uuid=b8bc9357-bd35-468c-acbf-f60534091b6d" ] } ], "mendeley" : { "formattedCitation" : "(Salas et al. 2012)", "plainTextFormattedCitation" : "(Salas et al. 2012)", "previouslyFormattedCitation" : "(Salas et al. 2012)"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Salas et al. 2012)</w:t>
            </w:r>
            <w:r>
              <w:rPr>
                <w:color w:val="000000"/>
                <w:sz w:val="18"/>
                <w:szCs w:val="18"/>
                <w:lang w:val="en-GB"/>
              </w:rPr>
              <w:fldChar w:fldCharType="end"/>
            </w:r>
          </w:p>
        </w:tc>
      </w:tr>
      <w:tr w:rsidR="009B580D" w:rsidRPr="00FE0809" w14:paraId="1F3115B5" w14:textId="77777777" w:rsidTr="009B580D">
        <w:trPr>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121EE627" w14:textId="77777777" w:rsidR="009B580D" w:rsidRPr="00FE0809" w:rsidRDefault="009B580D" w:rsidP="00EA3BDC">
            <w:pPr>
              <w:widowControl/>
              <w:suppressAutoHyphens w:val="0"/>
              <w:rPr>
                <w:color w:val="000000"/>
                <w:sz w:val="18"/>
                <w:szCs w:val="18"/>
                <w:lang w:val="en-GB"/>
              </w:rPr>
            </w:pPr>
            <w:proofErr w:type="spellStart"/>
            <w:r w:rsidRPr="00FE0809">
              <w:rPr>
                <w:color w:val="000000"/>
                <w:sz w:val="18"/>
                <w:szCs w:val="18"/>
                <w:lang w:val="en-GB"/>
              </w:rPr>
              <w:t>Characidae</w:t>
            </w:r>
            <w:proofErr w:type="spellEnd"/>
          </w:p>
        </w:tc>
        <w:tc>
          <w:tcPr>
            <w:tcW w:w="1346" w:type="dxa"/>
            <w:hideMark/>
          </w:tcPr>
          <w:p w14:paraId="46702A81"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Cheirodon</w:t>
            </w:r>
          </w:p>
        </w:tc>
        <w:tc>
          <w:tcPr>
            <w:tcW w:w="2145" w:type="dxa"/>
            <w:hideMark/>
          </w:tcPr>
          <w:p w14:paraId="581B6384"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kiliani</w:t>
            </w:r>
            <w:proofErr w:type="gramEnd"/>
            <w:r w:rsidRPr="00FE0809">
              <w:rPr>
                <w:i/>
                <w:iCs/>
                <w:color w:val="000000"/>
                <w:sz w:val="18"/>
                <w:szCs w:val="18"/>
                <w:lang w:val="en-GB"/>
              </w:rPr>
              <w:t xml:space="preserve"> (Campos, 1982)</w:t>
            </w:r>
          </w:p>
        </w:tc>
        <w:tc>
          <w:tcPr>
            <w:tcW w:w="1927" w:type="dxa"/>
            <w:hideMark/>
          </w:tcPr>
          <w:p w14:paraId="2DC591D3" w14:textId="77777777" w:rsidR="009B580D" w:rsidRPr="00FE0809" w:rsidRDefault="009B580D"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0EA7EB6F" w14:textId="77777777" w:rsidR="009B580D" w:rsidRPr="00FE0809" w:rsidRDefault="009B580D"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71532EA3" w14:textId="343A950E" w:rsidR="009B580D"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Salas", "given" : "D.", "non-dropping-particle" : "", "parse-names" : false, "suffix" : "" }, { "dropping-particle" : "", "family" : "Veliz", "given" : "D.", "non-dropping-particle" : "", "parse-names" : false, "suffix" : "" }, { "dropping-particle" : "", "family" : "Scott", "given" : "S.", "non-dropping-particle" : "", "parse-names" : false, "suffix" : "" } ], "id" : "ITEM-1", "issue" : "2", "issued" : { "date-parts" : [ [ "2012" ] ] }, "page" : "142-152", "title" : "Diferenciaci\u00f3n morfol\u00f3gica en especies del g\u00e9nero Cheirodon ( Ostariophysi : Characidae ) mediante morfometr\u00eda tradicional y geom\u00e9trica", "type" : "article-journal", "volume" : "76" }, "uris" : [ "http://www.mendeley.com/documents/?uuid=b8bc9357-bd35-468c-acbf-f60534091b6d" ] } ], "mendeley" : { "formattedCitation" : "(Salas et al. 2012)", "plainTextFormattedCitation" : "(Salas et al. 2012)", "previouslyFormattedCitation" : "(Salas et al. 2012)"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Salas et al. 2012)</w:t>
            </w:r>
            <w:r>
              <w:rPr>
                <w:color w:val="000000"/>
                <w:sz w:val="18"/>
                <w:szCs w:val="18"/>
                <w:lang w:val="en-GB"/>
              </w:rPr>
              <w:fldChar w:fldCharType="end"/>
            </w:r>
          </w:p>
        </w:tc>
      </w:tr>
      <w:tr w:rsidR="009B580D" w:rsidRPr="00FE0809" w14:paraId="4B3CC299" w14:textId="77777777" w:rsidTr="009B580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1596" w:type="dxa"/>
            <w:hideMark/>
          </w:tcPr>
          <w:p w14:paraId="391A8936" w14:textId="77777777" w:rsidR="009B580D" w:rsidRPr="00FE0809" w:rsidRDefault="009B580D" w:rsidP="00EA3BDC">
            <w:pPr>
              <w:widowControl/>
              <w:suppressAutoHyphens w:val="0"/>
              <w:rPr>
                <w:color w:val="000000"/>
                <w:sz w:val="18"/>
                <w:szCs w:val="18"/>
                <w:lang w:val="en-GB"/>
              </w:rPr>
            </w:pPr>
            <w:proofErr w:type="spellStart"/>
            <w:r w:rsidRPr="00FE0809">
              <w:rPr>
                <w:color w:val="000000"/>
                <w:sz w:val="18"/>
                <w:szCs w:val="18"/>
                <w:lang w:val="en-GB"/>
              </w:rPr>
              <w:t>Diplomystidae</w:t>
            </w:r>
            <w:proofErr w:type="spellEnd"/>
          </w:p>
        </w:tc>
        <w:tc>
          <w:tcPr>
            <w:tcW w:w="1346" w:type="dxa"/>
            <w:hideMark/>
          </w:tcPr>
          <w:p w14:paraId="4A0EA8E5"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 xml:space="preserve">Diplomystes </w:t>
            </w:r>
          </w:p>
        </w:tc>
        <w:tc>
          <w:tcPr>
            <w:tcW w:w="2145" w:type="dxa"/>
            <w:hideMark/>
          </w:tcPr>
          <w:p w14:paraId="2F722F96"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chilensis</w:t>
            </w:r>
            <w:proofErr w:type="gramEnd"/>
            <w:r w:rsidRPr="00FE0809">
              <w:rPr>
                <w:i/>
                <w:iCs/>
                <w:color w:val="000000"/>
                <w:sz w:val="18"/>
                <w:szCs w:val="18"/>
                <w:lang w:val="en-GB"/>
              </w:rPr>
              <w:t xml:space="preserve"> (Molina, 1782)</w:t>
            </w:r>
          </w:p>
        </w:tc>
        <w:tc>
          <w:tcPr>
            <w:tcW w:w="1927" w:type="dxa"/>
            <w:hideMark/>
          </w:tcPr>
          <w:p w14:paraId="4A985187" w14:textId="77777777" w:rsidR="009B580D" w:rsidRPr="00FE0809" w:rsidRDefault="009B580D"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5328116E" w14:textId="77777777" w:rsidR="009B580D" w:rsidRPr="00FE0809" w:rsidRDefault="009B580D"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5CDDFCEC" w14:textId="4AD71A1A" w:rsidR="009B580D" w:rsidRPr="00FE0809" w:rsidRDefault="00466A14" w:rsidP="009B580D">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Munoz-Ramirez", "given" : "C", "non-dropping-particle" : "", "parse-names" : false, "suffix" : "" }, { "dropping-particle" : "", "family" : "Jara", "given" : "A", "non-dropping-particle" : "", "parse-names" : false, "suffix" : "" }, { "dropping-particle" : "", "family" : "Beltran-Concha", "given" : "M", "non-dropping-particle" : "", "parse-names" : false, "suffix" : "" }, { "dropping-particle" : "", "family" : "Zuniga-Reinoso", "given" : "A", "non-dropping-particle" : "", "parse-names" : false, "suffix" : "" }, { "dropping-particle" : "", "family" : "Victoriano", "given" : "Pedro", "non-dropping-particle" : "", "parse-names" : false, "suffix" : "" } ], "container-title" : "Boletin de Biodiversidad de Chile", "id" : "ITEM-1", "issued" : { "date-parts" : [ [ "2010" ] ] }, "page" : "6-17", "title" : "Distribucion de la familia Diplomystidae (Pisces: Siluriformes) en Chile: Nuevos Registros", "type" : "article-journal", "volume" : "4" }, "uris" : [ "http://www.mendeley.com/documents/?uuid=9baba1d6-c1df-4a28-8d71-9c1e32572e76" ] } ], "mendeley" : { "formattedCitation" : "(Munoz-Ramirez et al. 2010)", "plainTextFormattedCitation" : "(Munoz-Ramirez et al. 2010)", "previouslyFormattedCitation" : "(Munoz-Ramirez et al. 2010)"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Munoz-Ramirez et al. 2010)</w:t>
            </w:r>
            <w:r>
              <w:rPr>
                <w:color w:val="000000"/>
                <w:sz w:val="18"/>
                <w:szCs w:val="18"/>
                <w:lang w:val="en-GB"/>
              </w:rPr>
              <w:fldChar w:fldCharType="end"/>
            </w:r>
          </w:p>
        </w:tc>
      </w:tr>
      <w:tr w:rsidR="00466A14" w:rsidRPr="00FE0809" w14:paraId="17F54635" w14:textId="77777777" w:rsidTr="009B580D">
        <w:trPr>
          <w:trHeight w:val="513"/>
        </w:trPr>
        <w:tc>
          <w:tcPr>
            <w:cnfStyle w:val="001000000000" w:firstRow="0" w:lastRow="0" w:firstColumn="1" w:lastColumn="0" w:oddVBand="0" w:evenVBand="0" w:oddHBand="0" w:evenHBand="0" w:firstRowFirstColumn="0" w:firstRowLastColumn="0" w:lastRowFirstColumn="0" w:lastRowLastColumn="0"/>
            <w:tcW w:w="1596" w:type="dxa"/>
            <w:hideMark/>
          </w:tcPr>
          <w:p w14:paraId="750251C1"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Diplomystidae</w:t>
            </w:r>
            <w:proofErr w:type="spellEnd"/>
          </w:p>
        </w:tc>
        <w:tc>
          <w:tcPr>
            <w:tcW w:w="1346" w:type="dxa"/>
            <w:hideMark/>
          </w:tcPr>
          <w:p w14:paraId="750741B6"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 xml:space="preserve">Diplomystes </w:t>
            </w:r>
          </w:p>
        </w:tc>
        <w:tc>
          <w:tcPr>
            <w:tcW w:w="2145" w:type="dxa"/>
            <w:hideMark/>
          </w:tcPr>
          <w:p w14:paraId="3270D2D6"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camposensis</w:t>
            </w:r>
            <w:proofErr w:type="gramEnd"/>
            <w:r w:rsidRPr="00FE0809">
              <w:rPr>
                <w:i/>
                <w:iCs/>
                <w:color w:val="000000"/>
                <w:sz w:val="18"/>
                <w:szCs w:val="18"/>
                <w:lang w:val="en-GB"/>
              </w:rPr>
              <w:t xml:space="preserve"> (Arratia, 1987)</w:t>
            </w:r>
          </w:p>
        </w:tc>
        <w:tc>
          <w:tcPr>
            <w:tcW w:w="1927" w:type="dxa"/>
            <w:hideMark/>
          </w:tcPr>
          <w:p w14:paraId="2D552EFD"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5141397C"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45B6FC2E" w14:textId="6DDB48C9" w:rsidR="00466A14" w:rsidRPr="00FE0809" w:rsidRDefault="00466A14" w:rsidP="009B580D">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Munoz-Ramirez", "given" : "C", "non-dropping-particle" : "", "parse-names" : false, "suffix" : "" }, { "dropping-particle" : "", "family" : "Jara", "given" : "A", "non-dropping-particle" : "", "parse-names" : false, "suffix" : "" }, { "dropping-particle" : "", "family" : "Beltran-Concha", "given" : "M", "non-dropping-particle" : "", "parse-names" : false, "suffix" : "" }, { "dropping-particle" : "", "family" : "Zuniga-Reinoso", "given" : "A", "non-dropping-particle" : "", "parse-names" : false, "suffix" : "" }, { "dropping-particle" : "", "family" : "Victoriano", "given" : "Pedro", "non-dropping-particle" : "", "parse-names" : false, "suffix" : "" } ], "container-title" : "Boletin de Biodiversidad de Chile", "id" : "ITEM-1", "issued" : { "date-parts" : [ [ "2010" ] ] }, "page" : "6-17", "title" : "Distribucion de la familia Diplomystidae (Pisces: Siluriformes) en Chile: Nuevos Registros", "type" : "article-journal", "volume" : "4" }, "uris" : [ "http://www.mendeley.com/documents/?uuid=9baba1d6-c1df-4a28-8d71-9c1e32572e76" ] } ], "mendeley" : { "formattedCitation" : "(Munoz-Ramirez et al. 2010)", "plainTextFormattedCitation" : "(Munoz-Ramirez et al. 2010)", "previouslyFormattedCitation" : "(Munoz-Ramirez et al. 2010)"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Munoz-Ramirez et al. 2010)</w:t>
            </w:r>
            <w:r>
              <w:rPr>
                <w:color w:val="000000"/>
                <w:sz w:val="18"/>
                <w:szCs w:val="18"/>
                <w:lang w:val="en-GB"/>
              </w:rPr>
              <w:fldChar w:fldCharType="end"/>
            </w:r>
          </w:p>
        </w:tc>
      </w:tr>
      <w:tr w:rsidR="00466A14" w:rsidRPr="00FE0809" w14:paraId="33188B50" w14:textId="77777777" w:rsidTr="009B580D">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1596" w:type="dxa"/>
            <w:hideMark/>
          </w:tcPr>
          <w:p w14:paraId="37931C65"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Diplomystidae</w:t>
            </w:r>
            <w:proofErr w:type="spellEnd"/>
          </w:p>
        </w:tc>
        <w:tc>
          <w:tcPr>
            <w:tcW w:w="1346" w:type="dxa"/>
            <w:hideMark/>
          </w:tcPr>
          <w:p w14:paraId="21B530ED"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 xml:space="preserve">Diplomystes </w:t>
            </w:r>
          </w:p>
        </w:tc>
        <w:tc>
          <w:tcPr>
            <w:tcW w:w="2145" w:type="dxa"/>
            <w:hideMark/>
          </w:tcPr>
          <w:p w14:paraId="3F22AC98"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nahuelbutaensis</w:t>
            </w:r>
            <w:proofErr w:type="gramEnd"/>
            <w:r w:rsidRPr="00FE0809">
              <w:rPr>
                <w:i/>
                <w:iCs/>
                <w:color w:val="000000"/>
                <w:sz w:val="18"/>
                <w:szCs w:val="18"/>
                <w:lang w:val="en-GB"/>
              </w:rPr>
              <w:t xml:space="preserve"> (Arratia, 1987)</w:t>
            </w:r>
          </w:p>
        </w:tc>
        <w:tc>
          <w:tcPr>
            <w:tcW w:w="1927" w:type="dxa"/>
            <w:hideMark/>
          </w:tcPr>
          <w:p w14:paraId="30441B69"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03E75710"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682A1FF3" w14:textId="3250C863" w:rsidR="00466A14" w:rsidRPr="00FE0809" w:rsidRDefault="00466A14" w:rsidP="009B580D">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Munoz-Ramirez", "given" : "C", "non-dropping-particle" : "", "parse-names" : false, "suffix" : "" }, { "dropping-particle" : "", "family" : "Jara", "given" : "A", "non-dropping-particle" : "", "parse-names" : false, "suffix" : "" }, { "dropping-particle" : "", "family" : "Beltran-Concha", "given" : "M", "non-dropping-particle" : "", "parse-names" : false, "suffix" : "" }, { "dropping-particle" : "", "family" : "Zuniga-Reinoso", "given" : "A", "non-dropping-particle" : "", "parse-names" : false, "suffix" : "" }, { "dropping-particle" : "", "family" : "Victoriano", "given" : "Pedro", "non-dropping-particle" : "", "parse-names" : false, "suffix" : "" } ], "container-title" : "Boletin de Biodiversidad de Chile", "id" : "ITEM-1", "issued" : { "date-parts" : [ [ "2010" ] ] }, "page" : "6-17", "title" : "Distribucion de la familia Diplomystidae (Pisces: Siluriformes) en Chile: Nuevos Registros", "type" : "article-journal", "volume" : "4" }, "uris" : [ "http://www.mendeley.com/documents/?uuid=9baba1d6-c1df-4a28-8d71-9c1e32572e76" ] } ], "mendeley" : { "formattedCitation" : "(Munoz-Ramirez et al. 2010)", "plainTextFormattedCitation" : "(Munoz-Ramirez et al. 2010)", "previouslyFormattedCitation" : "(Munoz-Ramirez et al. 2010)"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Munoz-Ramirez et al. 2010)</w:t>
            </w:r>
            <w:r>
              <w:rPr>
                <w:color w:val="000000"/>
                <w:sz w:val="18"/>
                <w:szCs w:val="18"/>
                <w:lang w:val="en-GB"/>
              </w:rPr>
              <w:fldChar w:fldCharType="end"/>
            </w:r>
          </w:p>
        </w:tc>
      </w:tr>
      <w:tr w:rsidR="00466A14" w:rsidRPr="00FE0809" w14:paraId="2B5312F7" w14:textId="77777777" w:rsidTr="009B580D">
        <w:trPr>
          <w:trHeight w:val="900"/>
        </w:trPr>
        <w:tc>
          <w:tcPr>
            <w:cnfStyle w:val="001000000000" w:firstRow="0" w:lastRow="0" w:firstColumn="1" w:lastColumn="0" w:oddVBand="0" w:evenVBand="0" w:oddHBand="0" w:evenHBand="0" w:firstRowFirstColumn="0" w:firstRowLastColumn="0" w:lastRowFirstColumn="0" w:lastRowLastColumn="0"/>
            <w:tcW w:w="1596" w:type="dxa"/>
            <w:hideMark/>
          </w:tcPr>
          <w:p w14:paraId="4FA55454"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Trichomycteridae</w:t>
            </w:r>
            <w:proofErr w:type="spellEnd"/>
          </w:p>
        </w:tc>
        <w:tc>
          <w:tcPr>
            <w:tcW w:w="1346" w:type="dxa"/>
            <w:hideMark/>
          </w:tcPr>
          <w:p w14:paraId="14A0F34F"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Nematogenys</w:t>
            </w:r>
          </w:p>
        </w:tc>
        <w:tc>
          <w:tcPr>
            <w:tcW w:w="2145" w:type="dxa"/>
            <w:hideMark/>
          </w:tcPr>
          <w:p w14:paraId="7DA2DA8A"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inermis</w:t>
            </w:r>
            <w:proofErr w:type="gramEnd"/>
            <w:r w:rsidRPr="00FE0809">
              <w:rPr>
                <w:i/>
                <w:iCs/>
                <w:color w:val="000000"/>
                <w:sz w:val="18"/>
                <w:szCs w:val="18"/>
                <w:lang w:val="en-GB"/>
              </w:rPr>
              <w:t xml:space="preserve"> (Guichenot, 1848)</w:t>
            </w:r>
          </w:p>
        </w:tc>
        <w:tc>
          <w:tcPr>
            <w:tcW w:w="1927" w:type="dxa"/>
            <w:hideMark/>
          </w:tcPr>
          <w:p w14:paraId="6BA6CCDA"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1E2382C6"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54646A69" w14:textId="5AF10BE5" w:rsidR="00466A14" w:rsidRPr="00FE0809" w:rsidRDefault="00466A14" w:rsidP="00466A14">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bstract" : "Most of freshwater fishes present in the Coastal Range are also present in Andean basins and hence there is not a fish fauna unique to coastal freshwater systems. Nevertheless, we identify four icthyc associations in the Coastal Range: a) Fish assemblages from basins originated within the Coastal Range. The steepness and short length of these rivers generate high spatial heterogeneity, providing conditions for a diverse ichthyofauna, including native species such as Basilichthys australis, Percilia gillissi, P. irwini, Percichthys trucha, Trichomycterus areolatus, Bullokia maldonadoi, Nematogenys inermis, Galaxias maculatus, Geotria australis and Mordacia lapicida. b) Assemblages of slow current or potamal zones. Species characteristic of these assemblages belong to the genera Cheirodon (Ch. galusdae, Ch. pisciculus, Ch. kiliani), Percilia (P. irwini and P. gillissi), Percichthys (P. trucha and P. melanops) and Galaxias. c) Assemblages of estuarine or river-mouth zones, characterized by a fish assemblage more typical of marine areas, with species such as Odontesthes regia, O. mauleanum, O. brevianalis, Eleginops maclovinus, and Mugil cephalus. d) Assemblages of lentic coastal systems, where species of pelagic habit (i.e., silversides and perchs) are found, and species richness tends to increase with eutrophication. All the assemblages described are being altered by the abundance of introduced species, including salmonids (Oncorhynchus mykiss and Salmo trutta) in the heads of coastal rivers, carps (Cyprinus carpio) in river pools, mosquitofish (Gambusia holbrooki)", "author" : [ { "dropping-particle" : "", "family" : "Habit", "given" : "Evelyn M.", "non-dropping-particle" : "", "parse-names" : false, "suffix" : "" }, { "dropping-particle" : "", "family" : "Victoriano", "given" : "Pedro", "non-dropping-particle" : "", "parse-names" : false, "suffix" : "" } ], "container-title" : "Biodiversidad y Ecolog\u00eda de la Cordillera de la Costa de Chile", "id" : "ITEM-1", "issued" : { "date-parts" : [ [ "2005" ] ] }, "page" : "374-389", "title" : "Peces de agua dulce de la Cordillera de la Costa", "type" : "chapter" }, "uris" : [ "http://www.mendeley.com/documents/?uuid=4028f014-de5a-454d-95e5-cc147da3519f"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Habit and Victoriano 2005; Vargas et al. 2015)", "plainTextFormattedCitation" : "(Habit and Victoriano 2005; Vargas et al. 2015)", "previouslyFormattedCitation" : "(Habit and Victoriano 2005; Vargas et al. 2015)"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Habit and Victoriano 2005; Vargas et al. 2015)</w:t>
            </w:r>
            <w:r>
              <w:rPr>
                <w:color w:val="000000"/>
                <w:sz w:val="18"/>
                <w:szCs w:val="18"/>
                <w:lang w:val="en-GB"/>
              </w:rPr>
              <w:fldChar w:fldCharType="end"/>
            </w:r>
          </w:p>
        </w:tc>
      </w:tr>
      <w:tr w:rsidR="00466A14" w:rsidRPr="00FE0809" w14:paraId="0EF273AE" w14:textId="77777777" w:rsidTr="009B580D">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1596" w:type="dxa"/>
            <w:hideMark/>
          </w:tcPr>
          <w:p w14:paraId="2D0B58E3"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Trichomycteridae</w:t>
            </w:r>
            <w:proofErr w:type="spellEnd"/>
          </w:p>
        </w:tc>
        <w:tc>
          <w:tcPr>
            <w:tcW w:w="1346" w:type="dxa"/>
            <w:hideMark/>
          </w:tcPr>
          <w:p w14:paraId="275DB710"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Trichomycterus</w:t>
            </w:r>
          </w:p>
        </w:tc>
        <w:tc>
          <w:tcPr>
            <w:tcW w:w="2145" w:type="dxa"/>
            <w:hideMark/>
          </w:tcPr>
          <w:p w14:paraId="514495F0"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areolatus</w:t>
            </w:r>
            <w:proofErr w:type="gramEnd"/>
            <w:r w:rsidRPr="00FE0809">
              <w:rPr>
                <w:i/>
                <w:iCs/>
                <w:color w:val="000000"/>
                <w:sz w:val="18"/>
                <w:szCs w:val="18"/>
                <w:lang w:val="en-GB"/>
              </w:rPr>
              <w:t xml:space="preserve"> (Valenciennes, 1846)</w:t>
            </w:r>
          </w:p>
        </w:tc>
        <w:tc>
          <w:tcPr>
            <w:tcW w:w="1927" w:type="dxa"/>
            <w:hideMark/>
          </w:tcPr>
          <w:p w14:paraId="4F38E9B5"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79EAD581"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6A3F06BD" w14:textId="013BB5BB" w:rsidR="00466A14" w:rsidRPr="00FE0809" w:rsidRDefault="00466A14" w:rsidP="00466A14">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DOI" : "10.1111/j.1095-8312.2009.01224.x", "ISBN" : "1095-8312", "ISSN" : "00244066", "abstract" : "We examined the role of several earth history events on the phylogeographic distribution of the catfish Tricho- mycterus areolatus in Chile using the cytochrome b gene. We explored three biogeographic hypotheses: that sea level changes have resulted in the isolation of populations by drainages; that glaciation has impacted genetic diversity; and that ichthyological subprovince boundaries correspond to phylogeographic breaks in our focal species. We found seven well-supported clades within T. areolatus with high levels of genetic divergence. The strongest signal in our data was for an important role of sea level changes structuring populations. Five of the seven clades mapped cleanly to the geographic landscape and breaks corresponded closely to areas of narrowest continental shelf. In addition, few haplotypes were shared between rivers within clades, suggesting that only limited local movement of individuals has occurred. There was no relationship between the levels of genetic diversity and the proportion of individual drainages covered by glaciers during the last glacial maximum. Two phylogeographic breaks within T. areolatus did match the two previously identified faunal boundaries, but we found three additional breaks, which suggests that faunal breaks have only limited utility in explaining phylogeographic patterns. These results imply that the narrow continental shelf coupled with sea level changes had a strong influence on the obligate freshwater fishes in Chile.", "author" : [ { "dropping-particle" : "", "family" : "Unmack", "given" : "Peter J.", "non-dropping-particle" : "", "parse-names" : false, "suffix" : "" }, { "dropping-particle" : "", "family" : "Bennin", "given" : "Andre P.", "non-dropping-particle" : "", "parse-names" : false, "suffix" : "" }, { "dropping-particle" : "", "family" : "Habit", "given" : "Evelyn M.", "non-dropping-particle" : "", "parse-names" : false, "suffix" : "" }, { "dropping-particle" : "", "family" : "Victoriano", "given" : "Pedro F.", "non-dropping-particle" : "", "parse-names" : false, "suffix" : "" }, { "dropping-particle" : "", "family" : "Johnson", "given" : "Jerald B.", "non-dropping-particle" : "", "parse-names" : false, "suffix" : "" } ], "container-title" : "Biological Journal of the Linnean Society", "id" : "ITEM-1", "issued" : { "date-parts" : [ [ "2009" ] ] }, "page" : "876-892", "title" : "Impact of ocean barriers, topography, and glaciation on the phylogeography of the catfish &lt;i&gt;Trichomycterus areolatus&lt;/i&gt; (Teleostei: Trichomycteridae) in Chile", "type" : "article-journal", "volume" : "97" }, "uris" : [ "http://www.mendeley.com/documents/?uuid=a9e5788d-a47a-4edc-8d8c-ad6586b47103" ] } ], "mendeley" : { "formattedCitation" : "(Unmack et al. 2009)", "plainTextFormattedCitation" : "(Unmack et al. 2009)", "previouslyFormattedCitation" : "(Unmack et al. 2009)"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Unmack et al. 2009)</w:t>
            </w:r>
            <w:r>
              <w:rPr>
                <w:color w:val="000000"/>
                <w:sz w:val="18"/>
                <w:szCs w:val="18"/>
                <w:lang w:val="en-GB"/>
              </w:rPr>
              <w:fldChar w:fldCharType="end"/>
            </w:r>
          </w:p>
        </w:tc>
      </w:tr>
      <w:tr w:rsidR="00466A14" w:rsidRPr="00FE0809" w14:paraId="3956BB67" w14:textId="77777777" w:rsidTr="009B580D">
        <w:trPr>
          <w:trHeight w:val="486"/>
        </w:trPr>
        <w:tc>
          <w:tcPr>
            <w:cnfStyle w:val="001000000000" w:firstRow="0" w:lastRow="0" w:firstColumn="1" w:lastColumn="0" w:oddVBand="0" w:evenVBand="0" w:oddHBand="0" w:evenHBand="0" w:firstRowFirstColumn="0" w:firstRowLastColumn="0" w:lastRowFirstColumn="0" w:lastRowLastColumn="0"/>
            <w:tcW w:w="1596" w:type="dxa"/>
            <w:hideMark/>
          </w:tcPr>
          <w:p w14:paraId="064C86B9"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Trichomycteridae</w:t>
            </w:r>
            <w:proofErr w:type="spellEnd"/>
          </w:p>
        </w:tc>
        <w:tc>
          <w:tcPr>
            <w:tcW w:w="1346" w:type="dxa"/>
            <w:hideMark/>
          </w:tcPr>
          <w:p w14:paraId="40D916A3"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Trichomycterus</w:t>
            </w:r>
          </w:p>
        </w:tc>
        <w:tc>
          <w:tcPr>
            <w:tcW w:w="2145" w:type="dxa"/>
            <w:hideMark/>
          </w:tcPr>
          <w:p w14:paraId="6346443A"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chiltoni</w:t>
            </w:r>
            <w:proofErr w:type="gramEnd"/>
            <w:r w:rsidRPr="00FE0809">
              <w:rPr>
                <w:i/>
                <w:iCs/>
                <w:color w:val="000000"/>
                <w:sz w:val="18"/>
                <w:szCs w:val="18"/>
                <w:lang w:val="en-GB"/>
              </w:rPr>
              <w:t xml:space="preserve"> (Eigenmann, 1928)</w:t>
            </w:r>
          </w:p>
        </w:tc>
        <w:tc>
          <w:tcPr>
            <w:tcW w:w="1927" w:type="dxa"/>
            <w:hideMark/>
          </w:tcPr>
          <w:p w14:paraId="19B45D2F"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1AC212A5"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342CE4EA" w14:textId="020E2504"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bstract" : "Most of freshwater fishes present in the Coastal Range are also present in Andean basins and hence there is not a fish fauna unique to coastal freshwater systems. Nevertheless, we identify four icthyc associations in the Coastal Range: a) Fish assemblages from basins originated within the Coastal Range. The steepness and short length of these rivers generate high spatial heterogeneity, providing conditions for a diverse ichthyofauna, including native species such as Basilichthys australis, Percilia gillissi, P. irwini, Percichthys trucha, Trichomycterus areolatus, Bullokia maldonadoi, Nematogenys inermis, Galaxias maculatus, Geotria australis and Mordacia lapicida. b) Assemblages of slow current or potamal zones. Species characteristic of these assemblages belong to the genera Cheirodon (Ch. galusdae, Ch. pisciculus, Ch. kiliani), Percilia (P. irwini and P. gillissi), Percichthys (P. trucha and P. melanops) and Galaxias. c) Assemblages of estuarine or river-mouth zones, characterized by a fish assemblage more typical of marine areas, with species such as Odontesthes regia, O. mauleanum, O. brevianalis, Eleginops maclovinus, and Mugil cephalus. d) Assemblages of lentic coastal systems, where species of pelagic habit (i.e., silversides and perchs) are found, and species richness tends to increase with eutrophication. All the assemblages described are being altered by the abundance of introduced species, including salmonids (Oncorhynchus mykiss and Salmo trutta) in the heads of coastal rivers, carps (Cyprinus carpio) in river pools, mosquitofish (Gambusia holbrooki)", "author" : [ { "dropping-particle" : "", "family" : "Habit", "given" : "Evelyn M.", "non-dropping-particle" : "", "parse-names" : false, "suffix" : "" }, { "dropping-particle" : "", "family" : "Victoriano", "given" : "Pedro", "non-dropping-particle" : "", "parse-names" : false, "suffix" : "" } ], "container-title" : "Biodiversidad y Ecolog\u00eda de la Cordillera de la Costa de Chile", "id" : "ITEM-1", "issued" : { "date-parts" : [ [ "2005" ] ] }, "page" : "374-389", "title" : "Peces de agua dulce de la Cordillera de la Costa", "type" : "chapter" }, "uris" : [ "http://www.mendeley.com/documents/?uuid=4028f014-de5a-454d-95e5-cc147da3519f" ] } ], "mendeley" : { "formattedCitation" : "(Habit and Victoriano 2005)", "plainTextFormattedCitation" : "(Habit and Victoriano 2005)", "previouslyFormattedCitation" : "(Habit and Victoriano 2005)"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Habit and Victoriano 2005)</w:t>
            </w:r>
            <w:r>
              <w:rPr>
                <w:color w:val="000000"/>
                <w:sz w:val="18"/>
                <w:szCs w:val="18"/>
                <w:lang w:val="en-GB"/>
              </w:rPr>
              <w:fldChar w:fldCharType="end"/>
            </w:r>
          </w:p>
        </w:tc>
      </w:tr>
      <w:tr w:rsidR="00466A14" w:rsidRPr="00FE0809" w14:paraId="2049DED6" w14:textId="77777777" w:rsidTr="009B580D">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596" w:type="dxa"/>
            <w:hideMark/>
          </w:tcPr>
          <w:p w14:paraId="4F602274"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Trichomycteridae</w:t>
            </w:r>
            <w:proofErr w:type="spellEnd"/>
          </w:p>
        </w:tc>
        <w:tc>
          <w:tcPr>
            <w:tcW w:w="1346" w:type="dxa"/>
            <w:hideMark/>
          </w:tcPr>
          <w:p w14:paraId="36169348"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Trichomycterus</w:t>
            </w:r>
          </w:p>
        </w:tc>
        <w:tc>
          <w:tcPr>
            <w:tcW w:w="2145" w:type="dxa"/>
            <w:hideMark/>
          </w:tcPr>
          <w:p w14:paraId="1B1D1484"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rivulatus</w:t>
            </w:r>
            <w:proofErr w:type="gramEnd"/>
            <w:r w:rsidRPr="00FE0809">
              <w:rPr>
                <w:i/>
                <w:iCs/>
                <w:color w:val="000000"/>
                <w:sz w:val="18"/>
                <w:szCs w:val="18"/>
                <w:lang w:val="en-GB"/>
              </w:rPr>
              <w:t xml:space="preserve"> (Valenciennes, 1846)</w:t>
            </w:r>
          </w:p>
        </w:tc>
        <w:tc>
          <w:tcPr>
            <w:tcW w:w="1927" w:type="dxa"/>
            <w:hideMark/>
          </w:tcPr>
          <w:p w14:paraId="45A8B9E2"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355E7455"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 Peru, Bolivia</w:t>
            </w:r>
          </w:p>
        </w:tc>
        <w:tc>
          <w:tcPr>
            <w:tcW w:w="1427" w:type="dxa"/>
            <w:hideMark/>
          </w:tcPr>
          <w:p w14:paraId="52A508A7" w14:textId="0727F183" w:rsidR="00466A14" w:rsidRPr="00FE0809" w:rsidRDefault="00466A14" w:rsidP="00466A14">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author" : [ { "dropping-particle" : "", "family" : "Habit", "given" : "Evelyn", "non-dropping-particle" : "", "parse-names" : false, "suffix" : "" }, { "dropping-particle" : "", "family" : "Dyer", "given" : "B.S.", "non-dropping-particle" : "", "parse-names" : false, "suffix" : "" }, { "dropping-particle" : "", "family" : "Vila", "given" : "Irma", "non-dropping-particle" : "", "parse-names" : false, "suffix" : "" } ], "container-title" : "Gayana", "id" : "ITEM-1", "issue" : "1", "issued" : { "date-parts" : [ [ "2006" ] ] }, "page" : "100\u2013113", "title" : "Current state of knowledge of freshwater fishes of Chile", "type" : "article-journal", "volume" : "70" }, "uris" : [ "http://www.mendeley.com/documents/?uuid=a3681dcc-5a89-4e70-99cb-b5f725f7cf05" ] }, { "id" : "ITEM-2", "itemData" : { "DOI" : "10.4067/S0717-65382005000100023", "ISSN" : "0717-6538", "abstract" : "El g\u00e9nero Trichomycterus incluye aproximadamente 120 especies, que se distribuyen com\u00fanmente en las cabeceras de los r\u00edos neotropicales. En Chile este g\u00e9nero se encuentra ampliamente distribuido: en el altiplano (14\u00b0-22\u00b0S) Trichomycterus chungaraensis; T. laucaensis y T. rivulatus, mientras T. areolatus se distribuye entre Huasco (28\u00b0 27'S) y Chilo\u00e9 (41\u00b0 27'S), presentando la mayor amplitud en extensi\u00f3n, y en simpatr\u00eda con T. chiltoni en la cuenca del B\u00edo B\u00edo (36\u00b0 49'S). La diversidad de h\u00e1bitats colonizados por este g\u00e9nero habr\u00eda conllevado cambios morfol\u00f3gicos, los que se analizaron con la t\u00e9cnica morfometr\u00eda geom\u00e9trica. Se localizaron siete landmarks del tipo I y II, y se efectu\u00f3 una superposici\u00f3n de landmarks por el m\u00e9todo de GPA (Generalized Procrustes Superimposition Analysis). Para describir las relaciones entre las especies se utiliz\u00f3 un an\u00e1lisis de Relative Warp, en el cual los dos primeros Relative Warp explicaron el 67,22%. Con una ordenaci\u00f3n de tipo UPGMA se encontr\u00f3 una fuerte relaci\u00f3n entre T. chungaraensis, T. laucaensis y T. rivulatus, diferenci\u00e1ndose de T. areolatus y T. chiltoni, los que mostraron alta similitud entre ellos. Estas relaciones de forma se asociar\u00edan con las distribuciones geogr\u00e1ficas de las especies, correspondientes a la provincia del Titicaca y a la provincia Chilena, respectivamente", "author" : [ { "dropping-particle" : "", "family" : "Pardo", "given" : "R.", "non-dropping-particle" : "", "parse-names" : false, "suffix" : "" }, { "dropping-particle" : "", "family" : "Scott", "given" : "S.", "non-dropping-particle" : "", "parse-names" : false, "suffix" : "" }, { "dropping-particle" : "", "family" : "Vila", "given" : "I.", "non-dropping-particle" : "", "parse-names" : false, "suffix" : "" } ], "container-title" : "Gayana (Concepci\u00f3n)", "id" : "ITEM-2", "issue" : "1", "issued" : { "date-parts" : [ [ "2005" ] ] }, "page" : "180-183", "title" : "Analisis de formas en especies Chilenas del generoTrichomycterus (Osteichthyes: Siluriformes) utilizando morfometria geometrica", "type" : "article-journal", "volume" : "69" }, "uris" : [ "http://www.mendeley.com/documents/?uuid=b1a60bb8-bbb0-4166-8ceb-7899c63ae2db" ] } ], "mendeley" : { "formattedCitation" : "(Pardo et al. 2005; Habit et al. 2006)", "plainTextFormattedCitation" : "(Pardo et al. 2005; Habit et al. 2006)", "previouslyFormattedCitation" : "(Pardo et al. 2005; Habit et al. 2006)"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Pardo et al. 2005; Habit et al. 2006)</w:t>
            </w:r>
            <w:r>
              <w:rPr>
                <w:color w:val="000000"/>
                <w:sz w:val="18"/>
                <w:szCs w:val="18"/>
                <w:lang w:val="en-GB"/>
              </w:rPr>
              <w:fldChar w:fldCharType="end"/>
            </w:r>
          </w:p>
        </w:tc>
      </w:tr>
      <w:tr w:rsidR="00466A14" w:rsidRPr="00FE0809" w14:paraId="7FA0866B" w14:textId="77777777" w:rsidTr="009B580D">
        <w:trPr>
          <w:trHeight w:val="639"/>
        </w:trPr>
        <w:tc>
          <w:tcPr>
            <w:cnfStyle w:val="001000000000" w:firstRow="0" w:lastRow="0" w:firstColumn="1" w:lastColumn="0" w:oddVBand="0" w:evenVBand="0" w:oddHBand="0" w:evenHBand="0" w:firstRowFirstColumn="0" w:firstRowLastColumn="0" w:lastRowFirstColumn="0" w:lastRowLastColumn="0"/>
            <w:tcW w:w="1596" w:type="dxa"/>
            <w:hideMark/>
          </w:tcPr>
          <w:p w14:paraId="4CF68E5C"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lastRenderedPageBreak/>
              <w:t>Trichomycteridae</w:t>
            </w:r>
            <w:proofErr w:type="spellEnd"/>
          </w:p>
        </w:tc>
        <w:tc>
          <w:tcPr>
            <w:tcW w:w="1346" w:type="dxa"/>
            <w:hideMark/>
          </w:tcPr>
          <w:p w14:paraId="29C0385D"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Trichomycterus</w:t>
            </w:r>
          </w:p>
        </w:tc>
        <w:tc>
          <w:tcPr>
            <w:tcW w:w="2145" w:type="dxa"/>
            <w:hideMark/>
          </w:tcPr>
          <w:p w14:paraId="4E3F1290"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chungaraensis</w:t>
            </w:r>
            <w:proofErr w:type="gramEnd"/>
            <w:r w:rsidRPr="00FE0809">
              <w:rPr>
                <w:i/>
                <w:iCs/>
                <w:color w:val="000000"/>
                <w:sz w:val="18"/>
                <w:szCs w:val="18"/>
                <w:lang w:val="en-GB"/>
              </w:rPr>
              <w:t xml:space="preserve"> (Arratia 1983)</w:t>
            </w:r>
          </w:p>
        </w:tc>
        <w:tc>
          <w:tcPr>
            <w:tcW w:w="1927" w:type="dxa"/>
            <w:hideMark/>
          </w:tcPr>
          <w:p w14:paraId="64B802CA"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4FA2EAF8"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7396EA1E" w14:textId="1B19B8BD" w:rsidR="00466A14" w:rsidRPr="00FE0809" w:rsidRDefault="00466A14" w:rsidP="00466A14">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DOI" : "10.1080/01650528309360621", "ISSN" : "0165-0521", "author" : [ { "dropping-particle" : "", "family" : "Arratia F.", "given" : "Gloria", "non-dropping-particle" : "", "parse-names" : false, "suffix" : "" } ], "container-title" : "Studies on Neotropical Fauna and Environment", "id" : "ITEM-1", "issue" : "2", "issued" : { "date-parts" : [ [ "1983" ] ] }, "page" : "65-87", "title" : "&lt;i&gt;Trichomycterus chungaraensis&lt;/i&gt; n. sp. and &lt;i&gt;Trichomycterus laucaensis&lt;/i&gt; n. sp. (Pisces, Siluriformes, Trichomycteridae) from the high Andean range.", "type" : "article-journal", "volume" : "18" }, "uris" : [ "http://www.mendeley.com/documents/?uuid=1643cade-c9d4-43fc-9501-0ea1839e4256"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Arratia F. 1983; Vargas et al. 2015)", "plainTextFormattedCitation" : "(Arratia F. 1983; Vargas et al. 2015)", "previouslyFormattedCitation" : "(Arratia F. 1983; Vargas et al. 2015)"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Arratia F. 1983; Vargas et al. 2015)</w:t>
            </w:r>
            <w:r>
              <w:rPr>
                <w:color w:val="000000"/>
                <w:sz w:val="18"/>
                <w:szCs w:val="18"/>
                <w:lang w:val="en-GB"/>
              </w:rPr>
              <w:fldChar w:fldCharType="end"/>
            </w:r>
          </w:p>
        </w:tc>
      </w:tr>
      <w:tr w:rsidR="00594C8D" w:rsidRPr="00FE0809" w14:paraId="02EF9B00" w14:textId="77777777" w:rsidTr="009B580D">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596" w:type="dxa"/>
            <w:hideMark/>
          </w:tcPr>
          <w:p w14:paraId="4C51AB16" w14:textId="77777777" w:rsidR="00594C8D" w:rsidRPr="00FE0809" w:rsidRDefault="00594C8D" w:rsidP="00EA3BDC">
            <w:pPr>
              <w:widowControl/>
              <w:suppressAutoHyphens w:val="0"/>
              <w:rPr>
                <w:color w:val="000000"/>
                <w:sz w:val="18"/>
                <w:szCs w:val="18"/>
                <w:lang w:val="en-GB"/>
              </w:rPr>
            </w:pPr>
            <w:proofErr w:type="spellStart"/>
            <w:r w:rsidRPr="00FE0809">
              <w:rPr>
                <w:color w:val="000000"/>
                <w:sz w:val="18"/>
                <w:szCs w:val="18"/>
                <w:lang w:val="en-GB"/>
              </w:rPr>
              <w:t>Trichomycteridae</w:t>
            </w:r>
            <w:proofErr w:type="spellEnd"/>
          </w:p>
        </w:tc>
        <w:tc>
          <w:tcPr>
            <w:tcW w:w="1346" w:type="dxa"/>
            <w:hideMark/>
          </w:tcPr>
          <w:p w14:paraId="741D3A57" w14:textId="77777777" w:rsidR="00594C8D" w:rsidRPr="00FE0809" w:rsidRDefault="00594C8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Trichomycterus</w:t>
            </w:r>
          </w:p>
        </w:tc>
        <w:tc>
          <w:tcPr>
            <w:tcW w:w="2145" w:type="dxa"/>
            <w:hideMark/>
          </w:tcPr>
          <w:p w14:paraId="20540329" w14:textId="77777777" w:rsidR="00594C8D" w:rsidRPr="00FE0809" w:rsidRDefault="00594C8D"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laucaensis</w:t>
            </w:r>
            <w:proofErr w:type="gramEnd"/>
            <w:r w:rsidRPr="00FE0809">
              <w:rPr>
                <w:i/>
                <w:iCs/>
                <w:color w:val="000000"/>
                <w:sz w:val="18"/>
                <w:szCs w:val="18"/>
                <w:lang w:val="en-GB"/>
              </w:rPr>
              <w:t xml:space="preserve"> (Arratia 1983)</w:t>
            </w:r>
          </w:p>
        </w:tc>
        <w:tc>
          <w:tcPr>
            <w:tcW w:w="1927" w:type="dxa"/>
            <w:hideMark/>
          </w:tcPr>
          <w:p w14:paraId="5209F091" w14:textId="77777777" w:rsidR="00594C8D" w:rsidRPr="00FE0809" w:rsidRDefault="00594C8D"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6CA23FB6" w14:textId="77777777" w:rsidR="00594C8D" w:rsidRPr="00FE0809" w:rsidRDefault="00594C8D"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744E8274" w14:textId="6BD468FA" w:rsidR="00594C8D" w:rsidRPr="00FE0809" w:rsidRDefault="00594C8D" w:rsidP="009B580D">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DOI" : "10.1080/01650528309360621", "ISSN" : "0165-0521", "author" : [ { "dropping-particle" : "", "family" : "Arratia F.", "given" : "Gloria", "non-dropping-particle" : "", "parse-names" : false, "suffix" : "" } ], "container-title" : "Studies on Neotropical Fauna and Environment", "id" : "ITEM-1", "issue" : "2", "issued" : { "date-parts" : [ [ "1983" ] ] }, "page" : "65-87", "title" : "&lt;i&gt;Trichomycterus chungaraensis&lt;/i&gt; n. sp. and &lt;i&gt;Trichomycterus laucaensis&lt;/i&gt; n. sp. (Pisces, Siluriformes, Trichomycteridae) from the high Andean range.", "type" : "article-journal", "volume" : "18" }, "uris" : [ "http://www.mendeley.com/documents/?uuid=1643cade-c9d4-43fc-9501-0ea1839e4256"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Arratia F. 1983; Vargas et al. 2015)", "plainTextFormattedCitation" : "(Arratia F. 1983; Vargas et al. 2015)", "previouslyFormattedCitation" : "(Arratia F. 1983; Vargas et al. 2015)" }, "properties" : { "noteIndex" : 0 }, "schema" : "https://github.com/citation-style-language/schema/raw/master/csl-citation.json" }</w:instrText>
            </w:r>
            <w:r>
              <w:rPr>
                <w:color w:val="000000"/>
                <w:sz w:val="18"/>
                <w:szCs w:val="18"/>
                <w:lang w:val="en-GB"/>
              </w:rPr>
              <w:fldChar w:fldCharType="separate"/>
            </w:r>
            <w:r w:rsidRPr="00466A14">
              <w:rPr>
                <w:noProof/>
                <w:color w:val="000000"/>
                <w:sz w:val="18"/>
                <w:szCs w:val="18"/>
                <w:lang w:val="en-GB"/>
              </w:rPr>
              <w:t>(Arratia F. 1983; Vargas et al. 2015)</w:t>
            </w:r>
            <w:r>
              <w:rPr>
                <w:color w:val="000000"/>
                <w:sz w:val="18"/>
                <w:szCs w:val="18"/>
                <w:lang w:val="en-GB"/>
              </w:rPr>
              <w:fldChar w:fldCharType="end"/>
            </w:r>
          </w:p>
        </w:tc>
      </w:tr>
      <w:tr w:rsidR="00466A14" w:rsidRPr="00FE0809" w14:paraId="24A0BC8F" w14:textId="77777777" w:rsidTr="009B580D">
        <w:trPr>
          <w:trHeight w:val="720"/>
        </w:trPr>
        <w:tc>
          <w:tcPr>
            <w:cnfStyle w:val="001000000000" w:firstRow="0" w:lastRow="0" w:firstColumn="1" w:lastColumn="0" w:oddVBand="0" w:evenVBand="0" w:oddHBand="0" w:evenHBand="0" w:firstRowFirstColumn="0" w:firstRowLastColumn="0" w:lastRowFirstColumn="0" w:lastRowLastColumn="0"/>
            <w:tcW w:w="1596" w:type="dxa"/>
            <w:hideMark/>
          </w:tcPr>
          <w:p w14:paraId="3D19F00B"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Trichomycteridae</w:t>
            </w:r>
            <w:proofErr w:type="spellEnd"/>
          </w:p>
        </w:tc>
        <w:tc>
          <w:tcPr>
            <w:tcW w:w="1346" w:type="dxa"/>
            <w:hideMark/>
          </w:tcPr>
          <w:p w14:paraId="271AB3CF"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Hatcheria</w:t>
            </w:r>
          </w:p>
        </w:tc>
        <w:tc>
          <w:tcPr>
            <w:tcW w:w="2145" w:type="dxa"/>
            <w:hideMark/>
          </w:tcPr>
          <w:p w14:paraId="4670E690"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macraei</w:t>
            </w:r>
            <w:proofErr w:type="gramEnd"/>
            <w:r w:rsidRPr="00FE0809">
              <w:rPr>
                <w:i/>
                <w:iCs/>
                <w:color w:val="000000"/>
                <w:sz w:val="18"/>
                <w:szCs w:val="18"/>
                <w:lang w:val="en-GB"/>
              </w:rPr>
              <w:t xml:space="preserve"> (Berg, 1985)</w:t>
            </w:r>
          </w:p>
        </w:tc>
        <w:tc>
          <w:tcPr>
            <w:tcW w:w="1927" w:type="dxa"/>
            <w:hideMark/>
          </w:tcPr>
          <w:p w14:paraId="7449FE66"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136DBB38"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 Argentina</w:t>
            </w:r>
          </w:p>
        </w:tc>
        <w:tc>
          <w:tcPr>
            <w:tcW w:w="1427" w:type="dxa"/>
            <w:hideMark/>
          </w:tcPr>
          <w:p w14:paraId="2084E061" w14:textId="56D80EBC" w:rsidR="00466A14" w:rsidRPr="00FE0809" w:rsidRDefault="00594C8D" w:rsidP="00594C8D">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DOI" : "10.1111/j.1365-294X.2011.05408.x", "ISBN" : "0962-1083", "ISSN" : "09621083", "PMID" : "22211356", "abstract" : "Southern South America provides a set of unusual geographic features that make it particularly interesting for studying phylogeography. The Andes Mountains run along a north-to-south axis and act as a barrier to gene flow for much of the biota of this region, with southern portions experiencing extensive historical glaciation. Geological data reveal a series of drainage reversals, shifting from Pacific Ocean outlets to Atlantic Ocean outlets because of glacier formation that dammed and reversed rivers. Once glaciers melted around 13 000 years ago, drainages returned to the Pacific Ocean. This geologic history predicts that aquatic organisms in Pacific rivers should have their closest relationships to their counterparts in Atlantic rivers immediately to their east. We tested this prediction in the trichomycterid catfish Hatcheria macraei from 38 locations using the mitochondrial cytochrome b gene. Our results show that most populations found in Pacific rivers were closely related to fish found in the adjacent Atlantic draining R\u00edo Chubut. Surprisingly, one documented drainage reversal (from R\u00edo Deseado into R\u00edo Baker) did not result in movement of H. macraei. Overall, we found the lowest levels of genetic structure between most Pacific rivers that are adjacent to the Atlantic draining R\u00edo Chubut. We also found low levels of population structuring among three of four contemporary river basins that drain to the Atlantic Ocean. Our findings suggest that drainage basin boundaries have historically not played an important long-term role in structuring between nine of 11 drainages, an unusual finding in freshwater biogeography.", "author" : [ { "dropping-particle" : "", "family" : "Unmack", "given" : "Peter J.", "non-dropping-particle" : "", "parse-names" : false, "suffix" : "" }, { "dropping-particle" : "", "family" : "Barriga", "given" : "Juan P.", "non-dropping-particle" : "", "parse-names" : false, "suffix" : "" }, { "dropping-particle" : "", "family" : "Battini", "given" : "Miguel a.", "non-dropping-particle" : "", "parse-names" : false, "suffix" : "" }, { "dropping-particle" : "", "family" : "Habit", "given" : "Evelyn M.", "non-dropping-particle" : "", "parse-names" : false, "suffix" : "" }, { "dropping-particle" : "", "family" : "Johnson", "given" : "Jerald B.", "non-dropping-particle" : "", "parse-names" : false, "suffix" : "" } ], "container-title" : "Molecular Ecology", "id" : "ITEM-1", "issue" : "4", "issued" : { "date-parts" : [ [ "2012" ] ] }, "page" : "942-959", "title" : "Phylogeography of the catfish &lt;i&gt;Hatcheria macraei&lt;/i&gt; reveals a negligible role of drainage divides in structuring populations", "type" : "article-journal", "volume" : "21" }, "uris" : [ "http://www.mendeley.com/documents/?uuid=7f9be455-11df-43c7-aec6-8c89534e4554"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Unmack et al. 2012; Vargas et al. 2015)", "plainTextFormattedCitation" : "(Unmack et al. 2012; Vargas et al. 2015)", "previouslyFormattedCitation" : "(Unmack et al. 2012; Vargas et al. 2015)" }, "properties" : { "noteIndex" : 0 }, "schema" : "https://github.com/citation-style-language/schema/raw/master/csl-citation.json" }</w:instrText>
            </w:r>
            <w:r>
              <w:rPr>
                <w:color w:val="000000"/>
                <w:sz w:val="18"/>
                <w:szCs w:val="18"/>
                <w:lang w:val="en-GB"/>
              </w:rPr>
              <w:fldChar w:fldCharType="separate"/>
            </w:r>
            <w:r w:rsidRPr="00594C8D">
              <w:rPr>
                <w:noProof/>
                <w:color w:val="000000"/>
                <w:sz w:val="18"/>
                <w:szCs w:val="18"/>
                <w:lang w:val="en-GB"/>
              </w:rPr>
              <w:t>(Unmack et al. 2012; Vargas et al. 2015)</w:t>
            </w:r>
            <w:r>
              <w:rPr>
                <w:color w:val="000000"/>
                <w:sz w:val="18"/>
                <w:szCs w:val="18"/>
                <w:lang w:val="en-GB"/>
              </w:rPr>
              <w:fldChar w:fldCharType="end"/>
            </w:r>
          </w:p>
        </w:tc>
      </w:tr>
      <w:tr w:rsidR="00466A14" w:rsidRPr="00FE0809" w14:paraId="492C0A81" w14:textId="77777777" w:rsidTr="009B580D">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6" w:type="dxa"/>
            <w:hideMark/>
          </w:tcPr>
          <w:p w14:paraId="456E9330"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Trichomycteridae</w:t>
            </w:r>
            <w:proofErr w:type="spellEnd"/>
          </w:p>
        </w:tc>
        <w:tc>
          <w:tcPr>
            <w:tcW w:w="1346" w:type="dxa"/>
            <w:hideMark/>
          </w:tcPr>
          <w:p w14:paraId="3E117F17"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Bullockia</w:t>
            </w:r>
          </w:p>
        </w:tc>
        <w:tc>
          <w:tcPr>
            <w:tcW w:w="2145" w:type="dxa"/>
            <w:hideMark/>
          </w:tcPr>
          <w:p w14:paraId="4045695A"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maldonadoi</w:t>
            </w:r>
            <w:proofErr w:type="gramEnd"/>
            <w:r w:rsidRPr="00FE0809">
              <w:rPr>
                <w:i/>
                <w:iCs/>
                <w:color w:val="000000"/>
                <w:sz w:val="18"/>
                <w:szCs w:val="18"/>
                <w:lang w:val="en-GB"/>
              </w:rPr>
              <w:t xml:space="preserve"> (Eigenmann, 1920)</w:t>
            </w:r>
          </w:p>
        </w:tc>
        <w:tc>
          <w:tcPr>
            <w:tcW w:w="1927" w:type="dxa"/>
            <w:hideMark/>
          </w:tcPr>
          <w:p w14:paraId="41E76CEC"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535D07C3"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799AF814" w14:textId="2720D33E" w:rsidR="00466A14" w:rsidRPr="00FE0809" w:rsidRDefault="00594C8D"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bstract" : "Most of freshwater fishes present in the Coastal Range are also present in Andean basins and hence there is not a fish fauna unique to coastal freshwater systems. Nevertheless, we identify four icthyc associations in the Coastal Range: a) Fish assemblages from basins originated within the Coastal Range. The steepness and short length of these rivers generate high spatial heterogeneity, providing conditions for a diverse ichthyofauna, including native species such as Basilichthys australis, Percilia gillissi, P. irwini, Percichthys trucha, Trichomycterus areolatus, Bullokia maldonadoi, Nematogenys inermis, Galaxias maculatus, Geotria australis and Mordacia lapicida. b) Assemblages of slow current or potamal zones. Species characteristic of these assemblages belong to the genera Cheirodon (Ch. galusdae, Ch. pisciculus, Ch. kiliani), Percilia (P. irwini and P. gillissi), Percichthys (P. trucha and P. melanops) and Galaxias. c) Assemblages of estuarine or river-mouth zones, characterized by a fish assemblage more typical of marine areas, with species such as Odontesthes regia, O. mauleanum, O. brevianalis, Eleginops maclovinus, and Mugil cephalus. d) Assemblages of lentic coastal systems, where species of pelagic habit (i.e., silversides and perchs) are found, and species richness tends to increase with eutrophication. All the assemblages described are being altered by the abundance of introduced species, including salmonids (Oncorhynchus mykiss and Salmo trutta) in the heads of coastal rivers, carps (Cyprinus carpio) in river pools, mosquitofish (Gambusia holbrooki)", "author" : [ { "dropping-particle" : "", "family" : "Habit", "given" : "Evelyn M.", "non-dropping-particle" : "", "parse-names" : false, "suffix" : "" }, { "dropping-particle" : "", "family" : "Victoriano", "given" : "Pedro", "non-dropping-particle" : "", "parse-names" : false, "suffix" : "" } ], "container-title" : "Biodiversidad y Ecolog\u00eda de la Cordillera de la Costa de Chile", "id" : "ITEM-1", "issued" : { "date-parts" : [ [ "2005" ] ] }, "page" : "374-389", "title" : "Peces de agua dulce de la Cordillera de la Costa", "type" : "chapter" }, "uris" : [ "http://www.mendeley.com/documents/?uuid=4028f014-de5a-454d-95e5-cc147da3519f" ] } ], "mendeley" : { "formattedCitation" : "(Habit and Victoriano 2005)", "plainTextFormattedCitation" : "(Habit and Victoriano 2005)", "previouslyFormattedCitation" : "(Habit and Victoriano 2005)" }, "properties" : { "noteIndex" : 0 }, "schema" : "https://github.com/citation-style-language/schema/raw/master/csl-citation.json" }</w:instrText>
            </w:r>
            <w:r>
              <w:rPr>
                <w:color w:val="000000"/>
                <w:sz w:val="18"/>
                <w:szCs w:val="18"/>
                <w:lang w:val="en-GB"/>
              </w:rPr>
              <w:fldChar w:fldCharType="separate"/>
            </w:r>
            <w:r w:rsidRPr="00594C8D">
              <w:rPr>
                <w:noProof/>
                <w:color w:val="000000"/>
                <w:sz w:val="18"/>
                <w:szCs w:val="18"/>
                <w:lang w:val="en-GB"/>
              </w:rPr>
              <w:t>(Habit and Victoriano 2005)</w:t>
            </w:r>
            <w:r>
              <w:rPr>
                <w:color w:val="000000"/>
                <w:sz w:val="18"/>
                <w:szCs w:val="18"/>
                <w:lang w:val="en-GB"/>
              </w:rPr>
              <w:fldChar w:fldCharType="end"/>
            </w:r>
          </w:p>
        </w:tc>
      </w:tr>
      <w:tr w:rsidR="00466A14" w:rsidRPr="00FE0809" w14:paraId="3B444605" w14:textId="77777777" w:rsidTr="009B580D">
        <w:trPr>
          <w:trHeight w:val="531"/>
        </w:trPr>
        <w:tc>
          <w:tcPr>
            <w:cnfStyle w:val="001000000000" w:firstRow="0" w:lastRow="0" w:firstColumn="1" w:lastColumn="0" w:oddVBand="0" w:evenVBand="0" w:oddHBand="0" w:evenHBand="0" w:firstRowFirstColumn="0" w:firstRowLastColumn="0" w:lastRowFirstColumn="0" w:lastRowLastColumn="0"/>
            <w:tcW w:w="1596" w:type="dxa"/>
            <w:hideMark/>
          </w:tcPr>
          <w:p w14:paraId="399BDECA"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Galaxiidae</w:t>
            </w:r>
          </w:p>
        </w:tc>
        <w:tc>
          <w:tcPr>
            <w:tcW w:w="1346" w:type="dxa"/>
            <w:hideMark/>
          </w:tcPr>
          <w:p w14:paraId="2BBEC2C0"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Galaxias</w:t>
            </w:r>
          </w:p>
        </w:tc>
        <w:tc>
          <w:tcPr>
            <w:tcW w:w="2145" w:type="dxa"/>
            <w:hideMark/>
          </w:tcPr>
          <w:p w14:paraId="504211A5"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maculatus</w:t>
            </w:r>
            <w:proofErr w:type="gramEnd"/>
            <w:r w:rsidRPr="00FE0809">
              <w:rPr>
                <w:i/>
                <w:iCs/>
                <w:color w:val="000000"/>
                <w:sz w:val="18"/>
                <w:szCs w:val="18"/>
                <w:lang w:val="en-GB"/>
              </w:rPr>
              <w:t xml:space="preserve"> (Jenyns, 1842)</w:t>
            </w:r>
          </w:p>
        </w:tc>
        <w:tc>
          <w:tcPr>
            <w:tcW w:w="1927" w:type="dxa"/>
            <w:hideMark/>
          </w:tcPr>
          <w:p w14:paraId="11ABD53D"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w:t>
            </w:r>
          </w:p>
        </w:tc>
        <w:tc>
          <w:tcPr>
            <w:tcW w:w="1467" w:type="dxa"/>
            <w:hideMark/>
          </w:tcPr>
          <w:p w14:paraId="59517E0E"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Southern Hemisphere</w:t>
            </w:r>
          </w:p>
        </w:tc>
        <w:tc>
          <w:tcPr>
            <w:tcW w:w="1427" w:type="dxa"/>
            <w:hideMark/>
          </w:tcPr>
          <w:p w14:paraId="5FEDA79E" w14:textId="6BE6FA19" w:rsidR="00466A14" w:rsidRPr="00FE0809" w:rsidRDefault="00594C8D"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1", "issued" : { "date-parts" : [ [ "2015" ] ] }, "publisher" : "Revista Chilena de Historia Natural", "title" : "Evaluating taxonomic homogenization of freshwater fish assemblages in Chile", "type" : "article-journal" }, "uris" : [ "http://www.mendeley.com/documents/?uuid=66f95806-52ba-432b-90ce-c7ef2533a446" ] }, { "id" : "ITEM-2", "itemData" : { "DOI" : "10.1007/s10750-015-2542-4", "ISBN" : "1075001525424", "ISSN" : "0018-8158", "author" : [ { "dropping-particle" : "", "family" : "G\u00f3rski", "given" : "K.", "non-dropping-particle" : "", "parse-names" : false, "suffix" : "" }, { "dropping-particle" : "", "family" : "Habit", "given" : "E. M.", "non-dropping-particle" : "", "parse-names" : false, "suffix" : "" }, { "dropping-particle" : "", "family" : "Pingram", "given" : "M. A.", "non-dropping-particle" : "", "parse-names" : false, "suffix" : "" }, { "dropping-particle" : "", "family" : "Manosalva", "given" : "A. J.", "non-dropping-particle" : "", "parse-names" : false, "suffix" : "" } ], "container-title" : "Hydrobiologia", "id" : "ITEM-2", "issued" : { "date-parts" : [ [ "2015" ] ] }, "title" : "Variation of the use of marine resources by &lt;i&gt;Galaxias maculatus&lt;/i&gt; in large Chilean rivers", "type" : "article-journal" }, "uris" : [ "http://www.mendeley.com/documents/?uuid=eb89e556-8eaa-4792-aa66-040aec1c30d6" ] } ], "mendeley" : { "formattedCitation" : "(G\u00f3rski et al. 2015; Vargas et al. 2015)", "plainTextFormattedCitation" : "(G\u00f3rski et al. 2015; Vargas et al. 2015)", "previouslyFormattedCitation" : "(G\u00f3rski et al. 2015; Vargas et al. 2015)" }, "properties" : { "noteIndex" : 0 }, "schema" : "https://github.com/citation-style-language/schema/raw/master/csl-citation.json" }</w:instrText>
            </w:r>
            <w:r>
              <w:rPr>
                <w:color w:val="000000"/>
                <w:sz w:val="18"/>
                <w:szCs w:val="18"/>
                <w:lang w:val="en-GB"/>
              </w:rPr>
              <w:fldChar w:fldCharType="separate"/>
            </w:r>
            <w:r w:rsidR="009767B0" w:rsidRPr="009767B0">
              <w:rPr>
                <w:noProof/>
                <w:color w:val="000000"/>
                <w:sz w:val="18"/>
                <w:szCs w:val="18"/>
                <w:lang w:val="en-GB"/>
              </w:rPr>
              <w:t>(Górski et al. 2015; Vargas et al. 2015)</w:t>
            </w:r>
            <w:r>
              <w:rPr>
                <w:color w:val="000000"/>
                <w:sz w:val="18"/>
                <w:szCs w:val="18"/>
                <w:lang w:val="en-GB"/>
              </w:rPr>
              <w:fldChar w:fldCharType="end"/>
            </w:r>
          </w:p>
        </w:tc>
      </w:tr>
      <w:tr w:rsidR="00466A14" w:rsidRPr="00FE0809" w14:paraId="0D988579" w14:textId="77777777" w:rsidTr="009B580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596" w:type="dxa"/>
            <w:hideMark/>
          </w:tcPr>
          <w:p w14:paraId="453EFDB1"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Galaxiidae</w:t>
            </w:r>
          </w:p>
        </w:tc>
        <w:tc>
          <w:tcPr>
            <w:tcW w:w="1346" w:type="dxa"/>
            <w:hideMark/>
          </w:tcPr>
          <w:p w14:paraId="1C973AE8"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 xml:space="preserve">Galaxias </w:t>
            </w:r>
          </w:p>
        </w:tc>
        <w:tc>
          <w:tcPr>
            <w:tcW w:w="2145" w:type="dxa"/>
            <w:hideMark/>
          </w:tcPr>
          <w:p w14:paraId="70BB9452"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globiceps</w:t>
            </w:r>
            <w:proofErr w:type="gramEnd"/>
            <w:r w:rsidRPr="00FE0809">
              <w:rPr>
                <w:i/>
                <w:iCs/>
                <w:color w:val="000000"/>
                <w:sz w:val="18"/>
                <w:szCs w:val="18"/>
                <w:lang w:val="en-GB"/>
              </w:rPr>
              <w:t xml:space="preserve"> (Eigenmann, 1928)</w:t>
            </w:r>
          </w:p>
        </w:tc>
        <w:tc>
          <w:tcPr>
            <w:tcW w:w="1927" w:type="dxa"/>
            <w:hideMark/>
          </w:tcPr>
          <w:p w14:paraId="6735F6E9"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016788DB"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08E9D4E2" w14:textId="09BBDE45" w:rsidR="00466A14" w:rsidRPr="00FE0809" w:rsidRDefault="00594C8D"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DOI" : "10.13140/RG.2.1.5180.0481", "author" : [ { "dropping-particle" : "", "family" : "Murillo &amp; Ruiz", "given" : "", "non-dropping-particle" : "", "parse-names" : false, "suffix" : "" } ], "container-title" : "Gayana", "id" : "ITEM-1", "issue" : "2", "issued" : { "date-parts" : [ [ "2002" ] ] }, "page" : "191-197", "title" : "El Puye &lt;i&gt;Galaxias Globiceps&lt;/i&gt;", "type" : "article-journal", "volume" : "66" }, "uris" : [ "http://www.mendeley.com/documents/?uuid=21eff317-f5fc-4549-82a0-cc32f6cc0038" ] } ], "mendeley" : { "formattedCitation" : "(Murillo &amp; Ruiz 2002)", "plainTextFormattedCitation" : "(Murillo &amp; Ruiz 2002)", "previouslyFormattedCitation" : "(Murillo &amp; Ruiz 2002)" }, "properties" : { "noteIndex" : 0 }, "schema" : "https://github.com/citation-style-language/schema/raw/master/csl-citation.json" }</w:instrText>
            </w:r>
            <w:r>
              <w:rPr>
                <w:color w:val="000000"/>
                <w:sz w:val="18"/>
                <w:szCs w:val="18"/>
                <w:lang w:val="en-GB"/>
              </w:rPr>
              <w:fldChar w:fldCharType="separate"/>
            </w:r>
            <w:r w:rsidRPr="00594C8D">
              <w:rPr>
                <w:noProof/>
                <w:color w:val="000000"/>
                <w:sz w:val="18"/>
                <w:szCs w:val="18"/>
                <w:lang w:val="en-GB"/>
              </w:rPr>
              <w:t>(Murillo &amp; Ruiz 2002)</w:t>
            </w:r>
            <w:r>
              <w:rPr>
                <w:color w:val="000000"/>
                <w:sz w:val="18"/>
                <w:szCs w:val="18"/>
                <w:lang w:val="en-GB"/>
              </w:rPr>
              <w:fldChar w:fldCharType="end"/>
            </w:r>
          </w:p>
        </w:tc>
      </w:tr>
      <w:tr w:rsidR="00466A14" w:rsidRPr="00FE0809" w14:paraId="7C8D0C1F" w14:textId="77777777" w:rsidTr="009B580D">
        <w:trPr>
          <w:trHeight w:val="693"/>
        </w:trPr>
        <w:tc>
          <w:tcPr>
            <w:cnfStyle w:val="001000000000" w:firstRow="0" w:lastRow="0" w:firstColumn="1" w:lastColumn="0" w:oddVBand="0" w:evenVBand="0" w:oddHBand="0" w:evenHBand="0" w:firstRowFirstColumn="0" w:firstRowLastColumn="0" w:lastRowFirstColumn="0" w:lastRowLastColumn="0"/>
            <w:tcW w:w="1596" w:type="dxa"/>
            <w:hideMark/>
          </w:tcPr>
          <w:p w14:paraId="2F451C3E"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Galaxiidae</w:t>
            </w:r>
          </w:p>
        </w:tc>
        <w:tc>
          <w:tcPr>
            <w:tcW w:w="1346" w:type="dxa"/>
            <w:hideMark/>
          </w:tcPr>
          <w:p w14:paraId="09595397"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 xml:space="preserve">Galaxias </w:t>
            </w:r>
          </w:p>
        </w:tc>
        <w:tc>
          <w:tcPr>
            <w:tcW w:w="2145" w:type="dxa"/>
            <w:hideMark/>
          </w:tcPr>
          <w:p w14:paraId="42E86BE5"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platei</w:t>
            </w:r>
            <w:proofErr w:type="gramEnd"/>
            <w:r w:rsidRPr="00FE0809">
              <w:rPr>
                <w:i/>
                <w:iCs/>
                <w:color w:val="000000"/>
                <w:sz w:val="18"/>
                <w:szCs w:val="18"/>
                <w:lang w:val="en-GB"/>
              </w:rPr>
              <w:t xml:space="preserve"> (Steindachner, 1898)</w:t>
            </w:r>
          </w:p>
        </w:tc>
        <w:tc>
          <w:tcPr>
            <w:tcW w:w="1927" w:type="dxa"/>
            <w:hideMark/>
          </w:tcPr>
          <w:p w14:paraId="69801831"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40B8827E"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hile, Argentina</w:t>
            </w:r>
          </w:p>
        </w:tc>
        <w:tc>
          <w:tcPr>
            <w:tcW w:w="1427" w:type="dxa"/>
            <w:hideMark/>
          </w:tcPr>
          <w:p w14:paraId="39BF5783" w14:textId="220335F5" w:rsidR="00466A14" w:rsidRPr="00FE0809" w:rsidRDefault="00594C8D" w:rsidP="00594C8D">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DOI" : "10.1111/j.1365-294X.2008.03738.x", "ISSN" : "1365-294X", "PMID" : "18363661", "abstract" : "Changes in lake and stream habitats during the growth and retreat of Pleistocene glaciers repeatedly altered the spatial distributions and population sizes of the aquatic fauna of the southern Andes. Here, we use variation in mtDNA control region sequences to infer the temporal dynamics of two species of southern Andean fish during the past few million years. At least five important climate events were associated with major demographic changes: (i) the widespread glaciations of the mid-Pliocene (c. 3.5 Ma); (ii) the largest Patagonian glaciation (1.1 Ma); (iii) the coldest Pleistocene glaciation as indicated by stacked marine delta(18)O (c. 0.7 Ma); (iv) the last southern Patagonian glaciation to reach the Atlantic coast (180 ka); and (v) the last glacial maximum (LGM, 23-25,000 years ago). The colder-water inhabitant, Galaxias platei, underwent a strong bottleneck during the LGM and its haplotype diversity coalesces c. 0.7 Ma. In contrast, the more warm-adapted and widely distributed Percichthys trucha showed continuous growth through the last two glacial cycles but went through an important bottleneck c. 180,000 years ago, at which time populations east of the Andes may have been eliminated. Haplotype diversity of the most divergent P. trucha populations, found west of the Andes, coalesces c. 3.2 Ma. The demographic timelines obtained for the two species thus illustrate the continent-wide response of aquatic life in Patagonia to climate change during the Pleistocene, but also show how differing ecological traits and distributions led to distinctive responses.", "author" : [ { "dropping-particle" : "", "family" : "Ruzzante", "given" : "Daniel E", "non-dropping-particle" : "", "parse-names" : false, "suffix" : "" }, { "dropping-particle" : "", "family" : "Walde", "given" : "Sandra J", "non-dropping-particle" : "", "parse-names" : false, "suffix" : "" }, { "dropping-particle" : "", "family" : "Gosse", "given" : "John C", "non-dropping-particle" : "", "parse-names" : false, "suffix" : "" }, { "dropping-particle" : "", "family" : "Cussac", "given" : "Victor E", "non-dropping-particle" : "", "parse-names" : false, "suffix" : "" }, { "dropping-particle" : "", "family" : "Habit", "given" : "Evelyn", "non-dropping-particle" : "", "parse-names" : false, "suffix" : "" }, { "dropping-particle" : "", "family" : "Zemlak", "given" : "Tyler S", "non-dropping-particle" : "", "parse-names" : false, "suffix" : "" }, { "dropping-particle" : "", "family" : "Adams", "given" : "Emily D M", "non-dropping-particle" : "", "parse-names" : false, "suffix" : "" } ], "container-title" : "Molecular ecology", "id" : "ITEM-1", "issue" : "9", "issued" : { "date-parts" : [ [ "2008", "5" ] ] }, "page" : "2234-44", "title" : "Climate control on ancestral population dynamics: insight from Patagonian fish phylogeography.", "type" : "article-journal", "volume" : "17" }, "uris" : [ "http://www.mendeley.com/documents/?uuid=8f906e7e-7c71-4148-9617-35802253f1cc"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Ruzzante et al. 2008; Vargas et al. 2015)", "plainTextFormattedCitation" : "(Ruzzante et al. 2008; Vargas et al. 2015)", "previouslyFormattedCitation" : "(Ruzzante et al. 2008; Vargas et al. 2015)" }, "properties" : { "noteIndex" : 0 }, "schema" : "https://github.com/citation-style-language/schema/raw/master/csl-citation.json" }</w:instrText>
            </w:r>
            <w:r>
              <w:rPr>
                <w:color w:val="000000"/>
                <w:sz w:val="18"/>
                <w:szCs w:val="18"/>
                <w:lang w:val="en-GB"/>
              </w:rPr>
              <w:fldChar w:fldCharType="separate"/>
            </w:r>
            <w:r w:rsidRPr="00594C8D">
              <w:rPr>
                <w:noProof/>
                <w:color w:val="000000"/>
                <w:sz w:val="18"/>
                <w:szCs w:val="18"/>
                <w:lang w:val="en-GB"/>
              </w:rPr>
              <w:t>(Ruzzante et al. 2008; Vargas et al. 2015)</w:t>
            </w:r>
            <w:r>
              <w:rPr>
                <w:color w:val="000000"/>
                <w:sz w:val="18"/>
                <w:szCs w:val="18"/>
                <w:lang w:val="en-GB"/>
              </w:rPr>
              <w:fldChar w:fldCharType="end"/>
            </w:r>
          </w:p>
        </w:tc>
      </w:tr>
      <w:tr w:rsidR="00466A14" w:rsidRPr="00FE0809" w14:paraId="02CB81CD" w14:textId="77777777" w:rsidTr="009B580D">
        <w:trPr>
          <w:cnfStyle w:val="000000100000" w:firstRow="0" w:lastRow="0" w:firstColumn="0" w:lastColumn="0" w:oddVBand="0" w:evenVBand="0" w:oddHBand="1" w:evenHBand="0" w:firstRowFirstColumn="0" w:firstRowLastColumn="0" w:lastRowFirstColumn="0" w:lastRowLastColumn="0"/>
          <w:trHeight w:val="1320"/>
        </w:trPr>
        <w:tc>
          <w:tcPr>
            <w:cnfStyle w:val="001000000000" w:firstRow="0" w:lastRow="0" w:firstColumn="1" w:lastColumn="0" w:oddVBand="0" w:evenVBand="0" w:oddHBand="0" w:evenHBand="0" w:firstRowFirstColumn="0" w:firstRowLastColumn="0" w:lastRowFirstColumn="0" w:lastRowLastColumn="0"/>
            <w:tcW w:w="1596" w:type="dxa"/>
            <w:hideMark/>
          </w:tcPr>
          <w:p w14:paraId="4A170D61"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Galaxiidae</w:t>
            </w:r>
          </w:p>
        </w:tc>
        <w:tc>
          <w:tcPr>
            <w:tcW w:w="1346" w:type="dxa"/>
            <w:hideMark/>
          </w:tcPr>
          <w:p w14:paraId="71690F7D"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Brachygalaxias</w:t>
            </w:r>
          </w:p>
        </w:tc>
        <w:tc>
          <w:tcPr>
            <w:tcW w:w="2145" w:type="dxa"/>
            <w:hideMark/>
          </w:tcPr>
          <w:p w14:paraId="668412AA"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bullocki</w:t>
            </w:r>
            <w:proofErr w:type="gramEnd"/>
            <w:r w:rsidRPr="00FE0809">
              <w:rPr>
                <w:i/>
                <w:iCs/>
                <w:color w:val="000000"/>
                <w:sz w:val="18"/>
                <w:szCs w:val="18"/>
                <w:lang w:val="en-GB"/>
              </w:rPr>
              <w:t xml:space="preserve"> (Regan, 1908)</w:t>
            </w:r>
          </w:p>
        </w:tc>
        <w:tc>
          <w:tcPr>
            <w:tcW w:w="1927" w:type="dxa"/>
            <w:hideMark/>
          </w:tcPr>
          <w:p w14:paraId="73CCDF18"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70EFC4F7"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2A5B11ED" w14:textId="73B58865" w:rsidR="00466A14" w:rsidRPr="00FE0809" w:rsidRDefault="00594C8D" w:rsidP="00594C8D">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abstract" : "Most of freshwater fishes present in the Coastal Range are also present in Andean basins and hence there is not a fish fauna unique to coastal freshwater systems. Nevertheless, we identify four icthyc associations in the Coastal Range: a) Fish assemblages from basins originated within the Coastal Range. The steepness and short length of these rivers generate high spatial heterogeneity, providing conditions for a diverse ichthyofauna, including native species such as Basilichthys australis, Percilia gillissi, P. irwini, Percichthys trucha, Trichomycterus areolatus, Bullokia maldonadoi, Nematogenys inermis, Galaxias maculatus, Geotria australis and Mordacia lapicida. b) Assemblages of slow current or potamal zones. Species characteristic of these assemblages belong to the genera Cheirodon (Ch. galusdae, Ch. pisciculus, Ch. kiliani), Percilia (P. irwini and P. gillissi), Percichthys (P. trucha and P. melanops) and Galaxias. c) Assemblages of estuarine or river-mouth zones, characterized by a fish assemblage more typical of marine areas, with species such as Odontesthes regia, O. mauleanum, O. brevianalis, Eleginops maclovinus, and Mugil cephalus. d) Assemblages of lentic coastal systems, where species of pelagic habit (i.e., silversides and perchs) are found, and species richness tends to increase with eutrophication. All the assemblages described are being altered by the abundance of introduced species, including salmonids (Oncorhynchus mykiss and Salmo trutta) in the heads of coastal rivers, carps (Cyprinus carpio) in river pools, mosquitofish (Gambusia holbrooki)", "author" : [ { "dropping-particle" : "", "family" : "Habit", "given" : "Evelyn M.", "non-dropping-particle" : "", "parse-names" : false, "suffix" : "" }, { "dropping-particle" : "", "family" : "Victoriano", "given" : "Pedro", "non-dropping-particle" : "", "parse-names" : false, "suffix" : "" } ], "container-title" : "Biodiversidad y Ecolog\u00eda de la Cordillera de la Costa de Chile", "id" : "ITEM-1", "issued" : { "date-parts" : [ [ "2005" ] ] }, "page" : "374-389", "title" : "Peces de agua dulce de la Cordillera de la Costa", "type" : "chapter" }, "uris" : [ "http://www.mendeley.com/documents/?uuid=4028f014-de5a-454d-95e5-cc147da3519f" ] }, { "id" : "ITEM-2", "itemData" : { "DOI" : "10.1186/s40693-014-0020-4", "ISSN" : "0717-6317", "author" : [ { "dropping-particle" : "", "family" : "Correa-Araneda", "given" : "Francisco", "non-dropping-particle" : "", "parse-names" : false, "suffix" : "" }, { "dropping-particle" : "", "family" : "Los R\u00edos", "given" : "Patricio", "non-dropping-particle" : "De", "parse-names" : false, "suffix" : "" }, { "dropping-particle" : "", "family" : "Habit", "given" : "Evelyn", "non-dropping-particle" : "", "parse-names" : false, "suffix" : "" } ], "container-title" : "Revista Chilena de Historia Natural", "id" : "ITEM-2", "issue" : "1", "issued" : { "date-parts" : [ [ "2014" ] ] }, "page" : "1-4", "title" : "Presence of the red jollytail, &lt;i&gt;Brachygalaxias bullocki &lt;/i&gt;(Regan, 1908) (Galaxiformes: Galaxiidae), in freshwater forested wetlands from Chile", "type" : "article-journal", "volume" : "87" }, "uris" : [ "http://www.mendeley.com/documents/?uuid=315627ce-03a0-425a-ad55-804bf194fcae" ] }, { "id" : "ITEM-3",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3",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Habit and Victoriano 2005; Correa-Araneda et al. 2014; Vargas et al. 2015)", "plainTextFormattedCitation" : "(Habit and Victoriano 2005; Correa-Araneda et al. 2014; Vargas et al. 2015)", "previouslyFormattedCitation" : "(Habit and Victoriano 2005; Correa-Araneda et al. 2014; Vargas et al. 2015)" }, "properties" : { "noteIndex" : 0 }, "schema" : "https://github.com/citation-style-language/schema/raw/master/csl-citation.json" }</w:instrText>
            </w:r>
            <w:r>
              <w:rPr>
                <w:color w:val="000000"/>
                <w:sz w:val="18"/>
                <w:szCs w:val="18"/>
                <w:lang w:val="en-GB"/>
              </w:rPr>
              <w:fldChar w:fldCharType="separate"/>
            </w:r>
            <w:r w:rsidRPr="00594C8D">
              <w:rPr>
                <w:noProof/>
                <w:color w:val="000000"/>
                <w:sz w:val="18"/>
                <w:szCs w:val="18"/>
                <w:lang w:val="en-GB"/>
              </w:rPr>
              <w:t>(Habit and Victoriano 2005; Correa-Araneda et al. 2014; Vargas et al. 2015)</w:t>
            </w:r>
            <w:r>
              <w:rPr>
                <w:color w:val="000000"/>
                <w:sz w:val="18"/>
                <w:szCs w:val="18"/>
                <w:lang w:val="en-GB"/>
              </w:rPr>
              <w:fldChar w:fldCharType="end"/>
            </w:r>
            <w:r w:rsidR="00466A14" w:rsidRPr="00FE0809">
              <w:rPr>
                <w:color w:val="000000"/>
                <w:sz w:val="18"/>
                <w:szCs w:val="18"/>
                <w:lang w:val="en-GB"/>
              </w:rPr>
              <w:t xml:space="preserve"> </w:t>
            </w:r>
          </w:p>
        </w:tc>
      </w:tr>
      <w:tr w:rsidR="00466A14" w:rsidRPr="00E82861" w14:paraId="2178C33C" w14:textId="77777777" w:rsidTr="009B580D">
        <w:trPr>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543F3AA3"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Galaxiidae</w:t>
            </w:r>
          </w:p>
        </w:tc>
        <w:tc>
          <w:tcPr>
            <w:tcW w:w="1346" w:type="dxa"/>
            <w:hideMark/>
          </w:tcPr>
          <w:p w14:paraId="18B95CA8"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Brachygalaxias</w:t>
            </w:r>
          </w:p>
        </w:tc>
        <w:tc>
          <w:tcPr>
            <w:tcW w:w="2145" w:type="dxa"/>
            <w:hideMark/>
          </w:tcPr>
          <w:p w14:paraId="1A24508E"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gothei</w:t>
            </w:r>
            <w:proofErr w:type="gramEnd"/>
            <w:r w:rsidRPr="00FE0809">
              <w:rPr>
                <w:i/>
                <w:iCs/>
                <w:color w:val="000000"/>
                <w:sz w:val="18"/>
                <w:szCs w:val="18"/>
                <w:lang w:val="en-GB"/>
              </w:rPr>
              <w:t xml:space="preserve"> (Busse, 1983)</w:t>
            </w:r>
          </w:p>
        </w:tc>
        <w:tc>
          <w:tcPr>
            <w:tcW w:w="1927" w:type="dxa"/>
            <w:hideMark/>
          </w:tcPr>
          <w:p w14:paraId="7E3321E9"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0DE7352B"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08BEF990" w14:textId="0A67E630" w:rsidR="00466A14" w:rsidRPr="00E82861" w:rsidRDefault="00F61266" w:rsidP="00F61266">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highlight w:val="yellow"/>
                <w:lang w:val="en-GB"/>
              </w:rPr>
            </w:pPr>
            <w:r w:rsidRPr="00F61266">
              <w:rPr>
                <w:color w:val="000000"/>
                <w:sz w:val="18"/>
                <w:szCs w:val="18"/>
                <w:lang w:val="en-GB"/>
              </w:rPr>
              <w:fldChar w:fldCharType="begin" w:fldLock="1"/>
            </w:r>
            <w:r w:rsidR="006136A2">
              <w:rPr>
                <w:color w:val="000000"/>
                <w:sz w:val="18"/>
                <w:szCs w:val="18"/>
                <w:lang w:val="en-GB"/>
              </w:rPr>
              <w:instrText>ADDIN CSL_CITATION { "citationItems" : [ { "id" : "ITEM-1", "itemData" : { "author" : [ { "dropping-particle" : "", "family" : "Cuevas", "given" : "C", "non-dropping-particle" : "", "parse-names" : false, "suffix" : "" }, { "dropping-particle" : "", "family" : "Campos", "given" : "Hugo", "non-dropping-particle" : "", "parse-names" : false, "suffix" : "" }, { "dropping-particle" : "", "family" : "Busse", "given" : "K", "non-dropping-particle" : "", "parse-names" : false, "suffix" : "" } ], "container-title" : "Cytologia", "id" : "ITEM-1", "issued" : { "date-parts" : [ [ "1999" ] ] }, "page" : "379-385", "title" : "Cytotaxonomic studies on Chilean Galaxiid fishes. The kariotypes, C-bands, Ag-NORs and Hybrids of &lt;i&gt;Brachygalaxias gothei&lt;/i&gt; and &lt;i&gt;B. bullocki&lt;/i&gt; (Osteichthyes: Galaxiidae)", "type" : "article-journal", "volume" : "64" }, "uris" : [ "http://www.mendeley.com/documents/?uuid=6c2ee2cb-2597-47d5-aba0-59b2edbd3a24"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Cuevas et al. 1999; Vargas et al. 2015)", "plainTextFormattedCitation" : "(Cuevas et al. 1999; Vargas et al. 2015)", "previouslyFormattedCitation" : "(Cuevas et al. 1999; Vargas et al. 2015)" }, "properties" : { "noteIndex" : 0 }, "schema" : "https://github.com/citation-style-language/schema/raw/master/csl-citation.json" }</w:instrText>
            </w:r>
            <w:r w:rsidRPr="00F61266">
              <w:rPr>
                <w:color w:val="000000"/>
                <w:sz w:val="18"/>
                <w:szCs w:val="18"/>
                <w:lang w:val="en-GB"/>
              </w:rPr>
              <w:fldChar w:fldCharType="separate"/>
            </w:r>
            <w:r w:rsidRPr="00F61266">
              <w:rPr>
                <w:noProof/>
                <w:color w:val="000000"/>
                <w:sz w:val="18"/>
                <w:szCs w:val="18"/>
                <w:lang w:val="en-GB"/>
              </w:rPr>
              <w:t>(Cuevas et al. 1999; Vargas et al. 2015)</w:t>
            </w:r>
            <w:r w:rsidRPr="00F61266">
              <w:rPr>
                <w:color w:val="000000"/>
                <w:sz w:val="18"/>
                <w:szCs w:val="18"/>
                <w:lang w:val="en-GB"/>
              </w:rPr>
              <w:fldChar w:fldCharType="end"/>
            </w:r>
          </w:p>
        </w:tc>
      </w:tr>
      <w:tr w:rsidR="00466A14" w:rsidRPr="00FE0809" w14:paraId="12390B04" w14:textId="77777777" w:rsidTr="009B580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596" w:type="dxa"/>
            <w:hideMark/>
          </w:tcPr>
          <w:p w14:paraId="30E697EF"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Galaxiidae</w:t>
            </w:r>
            <w:proofErr w:type="spellEnd"/>
          </w:p>
        </w:tc>
        <w:tc>
          <w:tcPr>
            <w:tcW w:w="1346" w:type="dxa"/>
            <w:hideMark/>
          </w:tcPr>
          <w:p w14:paraId="195F7C13"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Aplochiton</w:t>
            </w:r>
          </w:p>
        </w:tc>
        <w:tc>
          <w:tcPr>
            <w:tcW w:w="2145" w:type="dxa"/>
            <w:hideMark/>
          </w:tcPr>
          <w:p w14:paraId="7F27ACFB"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zebra</w:t>
            </w:r>
            <w:proofErr w:type="gramEnd"/>
            <w:r w:rsidRPr="00FE0809">
              <w:rPr>
                <w:i/>
                <w:iCs/>
                <w:color w:val="000000"/>
                <w:sz w:val="18"/>
                <w:szCs w:val="18"/>
                <w:lang w:val="en-GB"/>
              </w:rPr>
              <w:t xml:space="preserve"> (Jenyns, 1842)</w:t>
            </w:r>
          </w:p>
        </w:tc>
        <w:tc>
          <w:tcPr>
            <w:tcW w:w="1927" w:type="dxa"/>
            <w:hideMark/>
          </w:tcPr>
          <w:p w14:paraId="30240F59"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6FEF0520"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 Argentina, Malvinas</w:t>
            </w:r>
          </w:p>
        </w:tc>
        <w:tc>
          <w:tcPr>
            <w:tcW w:w="1427" w:type="dxa"/>
            <w:hideMark/>
          </w:tcPr>
          <w:p w14:paraId="76D2DB6E" w14:textId="7FCDD55E" w:rsidR="00466A14" w:rsidRPr="00FE0809" w:rsidRDefault="009767B0"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1",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Vargas et al. 2015)", "plainTextFormattedCitation" : "(Vargas et al. 2015)", "previouslyFormattedCitation" : "(Vargas et al. 2015)" }, "properties" : { "noteIndex" : 0 }, "schema" : "https://github.com/citation-style-language/schema/raw/master/csl-citation.json" }</w:instrText>
            </w:r>
            <w:r>
              <w:rPr>
                <w:color w:val="000000"/>
                <w:sz w:val="18"/>
                <w:szCs w:val="18"/>
                <w:lang w:val="en-GB"/>
              </w:rPr>
              <w:fldChar w:fldCharType="separate"/>
            </w:r>
            <w:r w:rsidRPr="009767B0">
              <w:rPr>
                <w:noProof/>
                <w:color w:val="000000"/>
                <w:sz w:val="18"/>
                <w:szCs w:val="18"/>
                <w:lang w:val="en-GB"/>
              </w:rPr>
              <w:t>(Vargas et al. 2015)</w:t>
            </w:r>
            <w:r>
              <w:rPr>
                <w:color w:val="000000"/>
                <w:sz w:val="18"/>
                <w:szCs w:val="18"/>
                <w:lang w:val="en-GB"/>
              </w:rPr>
              <w:fldChar w:fldCharType="end"/>
            </w:r>
          </w:p>
        </w:tc>
      </w:tr>
      <w:tr w:rsidR="00466A14" w:rsidRPr="00FE0809" w14:paraId="7806D786" w14:textId="77777777" w:rsidTr="009B580D">
        <w:trPr>
          <w:trHeight w:val="660"/>
        </w:trPr>
        <w:tc>
          <w:tcPr>
            <w:cnfStyle w:val="001000000000" w:firstRow="0" w:lastRow="0" w:firstColumn="1" w:lastColumn="0" w:oddVBand="0" w:evenVBand="0" w:oddHBand="0" w:evenHBand="0" w:firstRowFirstColumn="0" w:firstRowLastColumn="0" w:lastRowFirstColumn="0" w:lastRowLastColumn="0"/>
            <w:tcW w:w="1596" w:type="dxa"/>
            <w:hideMark/>
          </w:tcPr>
          <w:p w14:paraId="31685C44"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Galaxiidae</w:t>
            </w:r>
          </w:p>
        </w:tc>
        <w:tc>
          <w:tcPr>
            <w:tcW w:w="1346" w:type="dxa"/>
            <w:hideMark/>
          </w:tcPr>
          <w:p w14:paraId="0BA85EF1"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Aplochiton</w:t>
            </w:r>
          </w:p>
        </w:tc>
        <w:tc>
          <w:tcPr>
            <w:tcW w:w="2145" w:type="dxa"/>
            <w:hideMark/>
          </w:tcPr>
          <w:p w14:paraId="554F0CE8" w14:textId="79E4A25B" w:rsidR="00466A14" w:rsidRPr="00FE0809" w:rsidRDefault="00466A14" w:rsidP="009A5E85">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taeniatus</w:t>
            </w:r>
            <w:proofErr w:type="gramEnd"/>
            <w:r w:rsidRPr="00FE0809">
              <w:rPr>
                <w:i/>
                <w:iCs/>
                <w:color w:val="000000"/>
                <w:sz w:val="18"/>
                <w:szCs w:val="18"/>
                <w:lang w:val="en-GB"/>
              </w:rPr>
              <w:t xml:space="preserve"> (</w:t>
            </w:r>
            <w:proofErr w:type="spellStart"/>
            <w:r w:rsidR="009A5E85">
              <w:rPr>
                <w:i/>
                <w:iCs/>
                <w:color w:val="000000"/>
                <w:sz w:val="18"/>
                <w:szCs w:val="18"/>
                <w:lang w:val="en-GB"/>
              </w:rPr>
              <w:t>Jenyns</w:t>
            </w:r>
            <w:proofErr w:type="spellEnd"/>
            <w:r w:rsidR="009A5E85">
              <w:rPr>
                <w:i/>
                <w:iCs/>
                <w:color w:val="000000"/>
                <w:sz w:val="18"/>
                <w:szCs w:val="18"/>
                <w:lang w:val="en-GB"/>
              </w:rPr>
              <w:t>, 1842</w:t>
            </w:r>
            <w:r w:rsidRPr="00FE0809">
              <w:rPr>
                <w:i/>
                <w:iCs/>
                <w:color w:val="000000"/>
                <w:sz w:val="18"/>
                <w:szCs w:val="18"/>
                <w:lang w:val="en-GB"/>
              </w:rPr>
              <w:t>)</w:t>
            </w:r>
          </w:p>
        </w:tc>
        <w:tc>
          <w:tcPr>
            <w:tcW w:w="1927" w:type="dxa"/>
            <w:hideMark/>
          </w:tcPr>
          <w:p w14:paraId="54AEF373"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w:t>
            </w:r>
          </w:p>
        </w:tc>
        <w:tc>
          <w:tcPr>
            <w:tcW w:w="1467" w:type="dxa"/>
            <w:hideMark/>
          </w:tcPr>
          <w:p w14:paraId="638601F1"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 Argentina, Malvinas</w:t>
            </w:r>
          </w:p>
        </w:tc>
        <w:tc>
          <w:tcPr>
            <w:tcW w:w="1427" w:type="dxa"/>
            <w:hideMark/>
          </w:tcPr>
          <w:p w14:paraId="778D0507" w14:textId="55DF6F28" w:rsidR="00466A14" w:rsidRPr="00FE0809" w:rsidRDefault="009767B0" w:rsidP="009767B0">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DOI" : "10.1371/journal.pone.0032939", "ISSN" : "1932-6203", "PMID" : "22412956", "abstract" : "The conservation of data deficient species is often hampered by inaccurate species delimitation. The galaxiid fishes Aplochiton zebra and Aplochiton taeniatus are endemic to Patagonia (and for A. zebra the Falkland Islands), where they are threatened by invasive salmonids. Conservation of Aplochiton is complicated because species identification is hampered by the presence of resident as well as migratory ecotypes that may confound morphological discrimination. We used DNA barcoding (COI, cytochrome b) and a new developed set of microsatellite markers to investigate the relationships between A. zebra and A. taeniatus and to assess their distributions and relative abundances in Chilean Patagonia and the Falkland Islands. Results from both DNA markers were 100% congruent and revealed that phenotypic misidentification was widespread, size-dependent, and highly asymmetric. While all the genetically classified A. zebra were correctly identified as such, 74% of A. taeniatus were incorrectly identified as A. zebra, the former species being more widespread than previously thought. Our results reveal, for the first time, the presence in sympatry of both species, not only in Chilean Patagonia, but also in the Falkland Islands, where A. taeniatus had not been previously described. We also found evidence of asymmetric hybridisation between female A. taeniatus and male A. zebra in areas where invasive salmonids have become widespread. Given the potential consequences that species misidentification and hybridisation can have for the conservation of these endangered species, we advocate the use of molecular markers in order to reduce epistemic uncertainty.", "author" : [ { "dropping-particle" : "", "family" : "Vanhaecke", "given" : "Delphine", "non-dropping-particle" : "", "parse-names" : false, "suffix" : "" }, { "dropping-particle" : "", "family" : "Garcia de Leaniz", "given" : "Carlos", "non-dropping-particle" : "", "parse-names" : false, "suffix" : "" }, { "dropping-particle" : "", "family" : "Gajardo", "given" : "Gonzalo", "non-dropping-particle" : "", "parse-names" : false, "suffix" : "" }, { "dropping-particle" : "", "family" : "Young", "given" : "Kyle", "non-dropping-particle" : "", "parse-names" : false, "suffix" : "" }, { "dropping-particle" : "", "family" : "Sanzana", "given" : "Jose", "non-dropping-particle" : "", "parse-names" : false, "suffix" : "" }, { "dropping-particle" : "", "family" : "Orellana", "given" : "Gabriel", "non-dropping-particle" : "", "parse-names" : false, "suffix" : "" }, { "dropping-particle" : "", "family" : "Fowler", "given" : "Daniel", "non-dropping-particle" : "", "parse-names" : false, "suffix" : "" }, { "dropping-particle" : "", "family" : "Howes", "given" : "Paul", "non-dropping-particle" : "", "parse-names" : false, "suffix" : "" }, { "dropping-particle" : "", "family" : "Monzon-Arguello", "given" : "Catalina", "non-dropping-particle" : "", "parse-names" : false, "suffix" : "" }, { "dropping-particle" : "", "family" : "Consuegra", "given" : "Sofia", "non-dropping-particle" : "", "parse-names" : false, "suffix" : "" } ], "container-title" : "PloS one", "id" : "ITEM-1", "issue" : "3", "issued" : { "date-parts" : [ [ "2012", "1" ] ] }, "page" : "e32939", "title" : "DNA barcoding and microsatellites help species delimitation and hybrid identification in endangered galaxiid fishes.", "type" : "article-journal", "volume" : "7" }, "uris" : [ "http://www.mendeley.com/documents/?uuid=29a91aa4-8f0d-4b5b-93ef-19434ec9d092" ] }, { "id" : "ITEM-2", "itemData" : { "DOI" : "10.1371/journal.pone.0071577", "ISSN" : "1932-6203", "PMID" : "23977079", "abstract" : "Aplochiton is a small genus of galaxiid fishes endemic to Patagonia and the Falkland Islands whose taxonomy is insufficiently resolved. Recent genetic analyses confirmed the existence of only two closely related species, Aplochiton taeniatus and Aplochiton zebra, while a third controversial species, Aplochiton marinus, remained lost to synonymy with A. taeniatus. Using an integrative taxonomy framework, we studied original samples and published sequences from a broad range in western Patagonia and the Falkland Islands, and generated robust species hypotheses based on single-locus (Cytochrome Oxidase subunit I; COI) species-delineation methods and known diagnostic morphological characters analyzed in a multivariate context. Results revealed three distinct evolutionary lineages that morphologically resemble, in important respects, existing nominal species descriptions. Interestingly, the lineage associated with A. marinus was unambiguously identifiable (100% accuracy) both from the genetic and morphological viewpoints. In contrast, the morphology of A. taeniatus and A. zebra overlapped substantially, mainly due to the high variability of A. taeniatus. Discriminant function analysis aided the identification of these species with 83.9% accuracy. Hence, for their unambiguous identification, genetic screening is needed. A. marinus has seldom been documented, and when recorded, it has always been found in sites with clear marine influence. It is possible that only A. marinus preserves a life cycle related to the sea akin to the hypothesized ancestral galaxiid. We did not find evidence of claimed diadromy in A. taeniatus or A. zebra, and, therefore, these should be regarded as freshwater species. Finally, a lack of phylogeographic patterns and overrepresentation of uncommon haplotypes suggested demographic expansions in recent evolutionary time, especially of A. zebra, in line with the hypothesis of large-scale range expansion and lineage spread in western Patagonia.", "author" : [ { "dropping-particle" : "", "family" : "Al\u00f2", "given" : "Dominique", "non-dropping-particle" : "", "parse-names" : false, "suffix" : "" }, { "dropping-particle" : "", "family" : "Correa", "given" : "Cristi\u00e1n", "non-dropping-particle" : "", "parse-names" : false, "suffix" : "" }, { "dropping-particle" : "", "family" : "Arias", "given" : "Carlos", "non-dropping-particle" : "", "parse-names" : false, "suffix" : "" }, { "dropping-particle" : "", "family" : "C\u00e1rdenas", "given" : "Leyla", "non-dropping-particle" : "", "parse-names" : false, "suffix" : "" } ], "container-title" : "PLoS ONE", "id" : "ITEM-2", "issue" : "8", "issued" : { "date-parts" : [ [ "2013" ] ] }, "page" : "e71577", "title" : "Diversity of Aplochiton Fishes (Galaxiidea) and the Taxonomic Resurrection of &lt;i&gt;A. marinus&lt;/i&gt;", "type" : "article-journal", "volume" : "8" }, "uris" : [ "http://www.mendeley.com/documents/?uuid=78e7924c-e97a-482b-8409-8b60226fd4e7" ] }, { "id" : "ITEM-3",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3",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Vanhaecke et al. 2012; Al\u00f2 et al. 2013; Vargas et al. 2015)", "plainTextFormattedCitation" : "(Vanhaecke et al. 2012; Al\u00f2 et al. 2013; Vargas et al. 2015)", "previouslyFormattedCitation" : "(Vanhaecke et al. 2012; Al\u00f2 et al. 2013; Vargas et al. 2015)" }, "properties" : { "noteIndex" : 0 }, "schema" : "https://github.com/citation-style-language/schema/raw/master/csl-citation.json" }</w:instrText>
            </w:r>
            <w:r>
              <w:rPr>
                <w:color w:val="000000"/>
                <w:sz w:val="18"/>
                <w:szCs w:val="18"/>
                <w:lang w:val="en-GB"/>
              </w:rPr>
              <w:fldChar w:fldCharType="separate"/>
            </w:r>
            <w:r w:rsidRPr="009767B0">
              <w:rPr>
                <w:noProof/>
                <w:color w:val="000000"/>
                <w:sz w:val="18"/>
                <w:szCs w:val="18"/>
                <w:lang w:val="en-GB"/>
              </w:rPr>
              <w:t>(Vanhaecke et al. 2012; Alò et al. 2013; Vargas et al. 2015)</w:t>
            </w:r>
            <w:r>
              <w:rPr>
                <w:color w:val="000000"/>
                <w:sz w:val="18"/>
                <w:szCs w:val="18"/>
                <w:lang w:val="en-GB"/>
              </w:rPr>
              <w:fldChar w:fldCharType="end"/>
            </w:r>
          </w:p>
        </w:tc>
      </w:tr>
      <w:tr w:rsidR="00466A14" w:rsidRPr="00FE0809" w14:paraId="0D9C6940" w14:textId="77777777" w:rsidTr="009B580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398724CB"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Galaxiidae</w:t>
            </w:r>
          </w:p>
        </w:tc>
        <w:tc>
          <w:tcPr>
            <w:tcW w:w="1346" w:type="dxa"/>
            <w:hideMark/>
          </w:tcPr>
          <w:p w14:paraId="109B55FE"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Aplochiton</w:t>
            </w:r>
          </w:p>
        </w:tc>
        <w:tc>
          <w:tcPr>
            <w:tcW w:w="2145" w:type="dxa"/>
            <w:hideMark/>
          </w:tcPr>
          <w:p w14:paraId="323EA75F" w14:textId="479D134B" w:rsidR="00466A14" w:rsidRPr="00FE0809" w:rsidRDefault="00466A14" w:rsidP="009A5E85">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marinus (</w:t>
            </w:r>
            <w:proofErr w:type="spellStart"/>
            <w:r w:rsidR="009A5E85">
              <w:rPr>
                <w:i/>
                <w:iCs/>
                <w:color w:val="000000"/>
                <w:sz w:val="18"/>
                <w:szCs w:val="18"/>
                <w:lang w:val="en-GB"/>
              </w:rPr>
              <w:t>Eigenmann</w:t>
            </w:r>
            <w:proofErr w:type="spellEnd"/>
            <w:r w:rsidR="009A5E85">
              <w:rPr>
                <w:i/>
                <w:iCs/>
                <w:color w:val="000000"/>
                <w:sz w:val="18"/>
                <w:szCs w:val="18"/>
                <w:lang w:val="en-GB"/>
              </w:rPr>
              <w:t>, 1928</w:t>
            </w:r>
            <w:bookmarkStart w:id="0" w:name="_GoBack"/>
            <w:bookmarkEnd w:id="0"/>
            <w:r w:rsidRPr="00FE0809">
              <w:rPr>
                <w:i/>
                <w:iCs/>
                <w:color w:val="000000"/>
                <w:sz w:val="18"/>
                <w:szCs w:val="18"/>
                <w:lang w:val="en-GB"/>
              </w:rPr>
              <w:t>)</w:t>
            </w:r>
          </w:p>
        </w:tc>
        <w:tc>
          <w:tcPr>
            <w:tcW w:w="1927" w:type="dxa"/>
            <w:hideMark/>
          </w:tcPr>
          <w:p w14:paraId="28A7C6E6"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C</w:t>
            </w:r>
          </w:p>
        </w:tc>
        <w:tc>
          <w:tcPr>
            <w:tcW w:w="1467" w:type="dxa"/>
            <w:hideMark/>
          </w:tcPr>
          <w:p w14:paraId="7FCB6A72"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65692424" w14:textId="73CAC295" w:rsidR="00466A14" w:rsidRPr="00FE0809" w:rsidRDefault="009767B0" w:rsidP="009767B0">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DOI" : "10.1371/journal.pone.0071577", "ISSN" : "1932-6203", "PMID" : "23977079", "abstract" : "Aplochiton is a small genus of galaxiid fishes endemic to Patagonia and the Falkland Islands whose taxonomy is insufficiently resolved. Recent genetic analyses confirmed the existence of only two closely related species, Aplochiton taeniatus and Aplochiton zebra, while a third controversial species, Aplochiton marinus, remained lost to synonymy with A. taeniatus. Using an integrative taxonomy framework, we studied original samples and published sequences from a broad range in western Patagonia and the Falkland Islands, and generated robust species hypotheses based on single-locus (Cytochrome Oxidase subunit I; COI) species-delineation methods and known diagnostic morphological characters analyzed in a multivariate context. Results revealed three distinct evolutionary lineages that morphologically resemble, in important respects, existing nominal species descriptions. Interestingly, the lineage associated with A. marinus was unambiguously identifiable (100% accuracy) both from the genetic and morphological viewpoints. In contrast, the morphology of A. taeniatus and A. zebra overlapped substantially, mainly due to the high variability of A. taeniatus. Discriminant function analysis aided the identification of these species with 83.9% accuracy. Hence, for their unambiguous identification, genetic screening is needed. A. marinus has seldom been documented, and when recorded, it has always been found in sites with clear marine influence. It is possible that only A. marinus preserves a life cycle related to the sea akin to the hypothesized ancestral galaxiid. We did not find evidence of claimed diadromy in A. taeniatus or A. zebra, and, therefore, these should be regarded as freshwater species. Finally, a lack of phylogeographic patterns and overrepresentation of uncommon haplotypes suggested demographic expansions in recent evolutionary time, especially of A. zebra, in line with the hypothesis of large-scale range expansion and lineage spread in western Patagonia.", "author" : [ { "dropping-particle" : "", "family" : "Al\u00f2", "given" : "Dominique", "non-dropping-particle" : "", "parse-names" : false, "suffix" : "" }, { "dropping-particle" : "", "family" : "Correa", "given" : "Cristi\u00e1n", "non-dropping-particle" : "", "parse-names" : false, "suffix" : "" }, { "dropping-particle" : "", "family" : "Arias", "given" : "Carlos", "non-dropping-particle" : "", "parse-names" : false, "suffix" : "" }, { "dropping-particle" : "", "family" : "C\u00e1rdenas", "given" : "Leyla", "non-dropping-particle" : "", "parse-names" : false, "suffix" : "" } ], "container-title" : "PLoS ONE", "id" : "ITEM-1", "issue" : "8", "issued" : { "date-parts" : [ [ "2013" ] ] }, "page" : "e71577", "title" : "Diversity of Aplochiton Fishes (Galaxiidea) and the Taxonomic Resurrection of &lt;i&gt;A. marinus&lt;/i&gt;", "type" : "article-journal", "volume" : "8" }, "uris" : [ "http://www.mendeley.com/documents/?uuid=78e7924c-e97a-482b-8409-8b60226fd4e7"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Al\u00f2 et al. 2013; Vargas et al. 2015)", "plainTextFormattedCitation" : "(Al\u00f2 et al. 2013; Vargas et al. 2015)", "previouslyFormattedCitation" : "(Al\u00f2 et al. 2013; Vargas et al. 2015)" }, "properties" : { "noteIndex" : 0 }, "schema" : "https://github.com/citation-style-language/schema/raw/master/csl-citation.json" }</w:instrText>
            </w:r>
            <w:r>
              <w:rPr>
                <w:color w:val="000000"/>
                <w:sz w:val="18"/>
                <w:szCs w:val="18"/>
                <w:lang w:val="en-GB"/>
              </w:rPr>
              <w:fldChar w:fldCharType="separate"/>
            </w:r>
            <w:r w:rsidRPr="00E67BCE">
              <w:rPr>
                <w:noProof/>
                <w:color w:val="000000"/>
                <w:sz w:val="18"/>
                <w:szCs w:val="18"/>
                <w:lang w:val="en-GB"/>
              </w:rPr>
              <w:t>(Alò et al. 2013; Vargas et al. 2015)</w:t>
            </w:r>
            <w:r>
              <w:rPr>
                <w:color w:val="000000"/>
                <w:sz w:val="18"/>
                <w:szCs w:val="18"/>
                <w:lang w:val="en-GB"/>
              </w:rPr>
              <w:fldChar w:fldCharType="end"/>
            </w:r>
          </w:p>
        </w:tc>
      </w:tr>
      <w:tr w:rsidR="00466A14" w:rsidRPr="00FE0809" w14:paraId="1DA099E6" w14:textId="77777777" w:rsidTr="009B580D">
        <w:trPr>
          <w:trHeight w:val="297"/>
        </w:trPr>
        <w:tc>
          <w:tcPr>
            <w:cnfStyle w:val="001000000000" w:firstRow="0" w:lastRow="0" w:firstColumn="1" w:lastColumn="0" w:oddVBand="0" w:evenVBand="0" w:oddHBand="0" w:evenHBand="0" w:firstRowFirstColumn="0" w:firstRowLastColumn="0" w:lastRowFirstColumn="0" w:lastRowLastColumn="0"/>
            <w:tcW w:w="1596" w:type="dxa"/>
            <w:hideMark/>
          </w:tcPr>
          <w:p w14:paraId="447E8382"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hideMark/>
          </w:tcPr>
          <w:p w14:paraId="4487E21A"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Basilichthys</w:t>
            </w:r>
          </w:p>
        </w:tc>
        <w:tc>
          <w:tcPr>
            <w:tcW w:w="2145" w:type="dxa"/>
            <w:hideMark/>
          </w:tcPr>
          <w:p w14:paraId="2BF9CB0D"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microlepidotus</w:t>
            </w:r>
            <w:proofErr w:type="gramEnd"/>
            <w:r w:rsidRPr="00FE0809">
              <w:rPr>
                <w:i/>
                <w:iCs/>
                <w:color w:val="000000"/>
                <w:sz w:val="18"/>
                <w:szCs w:val="18"/>
                <w:lang w:val="en-GB"/>
              </w:rPr>
              <w:t xml:space="preserve"> (Jenyns, 1841)</w:t>
            </w:r>
            <w:r w:rsidRPr="00FE0809">
              <w:rPr>
                <w:color w:val="000000"/>
                <w:sz w:val="18"/>
                <w:szCs w:val="18"/>
                <w:lang w:val="en-GB"/>
              </w:rPr>
              <w:t>(syn:</w:t>
            </w:r>
            <w:r w:rsidRPr="00FE0809">
              <w:rPr>
                <w:i/>
                <w:iCs/>
                <w:color w:val="000000"/>
                <w:sz w:val="18"/>
                <w:szCs w:val="18"/>
                <w:lang w:val="en-GB"/>
              </w:rPr>
              <w:t>australis)</w:t>
            </w:r>
          </w:p>
        </w:tc>
        <w:tc>
          <w:tcPr>
            <w:tcW w:w="1927" w:type="dxa"/>
            <w:hideMark/>
          </w:tcPr>
          <w:p w14:paraId="28EF6FC4"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noWrap/>
            <w:hideMark/>
          </w:tcPr>
          <w:p w14:paraId="7456FB7F"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2D4DD2E6" w14:textId="063A4A61" w:rsidR="00466A14" w:rsidRPr="00FE0809" w:rsidRDefault="009767B0" w:rsidP="009767B0">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yer", "given" : "B.S.", "non-dropping-particle" : "", "parse-names" : false, "suffix" : "" } ], "container-title" : "Estud. Oceanol", "id" : "ITEM-1", "issued" : { "date-parts" : [ [ "2000" ] ] }, "page" : "77\u201398", "title" : "Systematic review and biogeography of the freshwater fishes of Chile", "type" : "article-journal", "volume" : "19" }, "uris" : [ "http://www.mendeley.com/documents/?uuid=7da23c31-0271-4674-9416-fe172d874e28" ] } ], "mendeley" : { "formattedCitation" : "(Dyer 2000)", "plainTextFormattedCitation" : "(Dyer 2000)", "previouslyFormattedCitation" : "(Dyer 2000)" }, "properties" : { "noteIndex" : 0 }, "schema" : "https://github.com/citation-style-language/schema/raw/master/csl-citation.json" }</w:instrText>
            </w:r>
            <w:r>
              <w:rPr>
                <w:color w:val="000000"/>
                <w:sz w:val="18"/>
                <w:szCs w:val="18"/>
                <w:lang w:val="en-GB"/>
              </w:rPr>
              <w:fldChar w:fldCharType="separate"/>
            </w:r>
            <w:r w:rsidRPr="009767B0">
              <w:rPr>
                <w:noProof/>
                <w:color w:val="000000"/>
                <w:sz w:val="18"/>
                <w:szCs w:val="18"/>
                <w:lang w:val="en-GB"/>
              </w:rPr>
              <w:t>(Dyer 2000)</w:t>
            </w:r>
            <w:r>
              <w:rPr>
                <w:color w:val="000000"/>
                <w:sz w:val="18"/>
                <w:szCs w:val="18"/>
                <w:lang w:val="en-GB"/>
              </w:rPr>
              <w:fldChar w:fldCharType="end"/>
            </w:r>
          </w:p>
        </w:tc>
      </w:tr>
      <w:tr w:rsidR="00466A14" w:rsidRPr="00FE0809" w14:paraId="1EFB2412" w14:textId="77777777" w:rsidTr="009B580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353CC5F3"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noWrap/>
            <w:hideMark/>
          </w:tcPr>
          <w:p w14:paraId="7782DA5C" w14:textId="5A90399F" w:rsidR="00466A14" w:rsidRPr="00FE0809" w:rsidRDefault="00466A14" w:rsidP="008D3683">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spellStart"/>
            <w:r w:rsidRPr="00FE0809">
              <w:rPr>
                <w:i/>
                <w:iCs/>
                <w:color w:val="000000"/>
                <w:sz w:val="18"/>
                <w:szCs w:val="18"/>
                <w:lang w:val="en-GB"/>
              </w:rPr>
              <w:t>Basilic</w:t>
            </w:r>
            <w:r>
              <w:rPr>
                <w:i/>
                <w:iCs/>
                <w:color w:val="000000"/>
                <w:sz w:val="18"/>
                <w:szCs w:val="18"/>
                <w:lang w:val="en-GB"/>
              </w:rPr>
              <w:t>ht</w:t>
            </w:r>
            <w:r w:rsidRPr="00FE0809">
              <w:rPr>
                <w:i/>
                <w:iCs/>
                <w:color w:val="000000"/>
                <w:sz w:val="18"/>
                <w:szCs w:val="18"/>
                <w:lang w:val="en-GB"/>
              </w:rPr>
              <w:t>hys</w:t>
            </w:r>
            <w:proofErr w:type="spellEnd"/>
            <w:r w:rsidRPr="00FE0809">
              <w:rPr>
                <w:i/>
                <w:iCs/>
                <w:color w:val="000000"/>
                <w:sz w:val="18"/>
                <w:szCs w:val="18"/>
                <w:lang w:val="en-GB"/>
              </w:rPr>
              <w:t xml:space="preserve"> </w:t>
            </w:r>
          </w:p>
        </w:tc>
        <w:tc>
          <w:tcPr>
            <w:tcW w:w="2145" w:type="dxa"/>
            <w:hideMark/>
          </w:tcPr>
          <w:p w14:paraId="71FFE884"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semotilus</w:t>
            </w:r>
            <w:proofErr w:type="gramEnd"/>
            <w:r w:rsidRPr="00FE0809">
              <w:rPr>
                <w:i/>
                <w:iCs/>
                <w:color w:val="000000"/>
                <w:sz w:val="18"/>
                <w:szCs w:val="18"/>
                <w:lang w:val="en-GB"/>
              </w:rPr>
              <w:t xml:space="preserve"> (Cope, 1874)</w:t>
            </w:r>
          </w:p>
        </w:tc>
        <w:tc>
          <w:tcPr>
            <w:tcW w:w="1927" w:type="dxa"/>
            <w:hideMark/>
          </w:tcPr>
          <w:p w14:paraId="0187FBC7"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P</w:t>
            </w:r>
          </w:p>
        </w:tc>
        <w:tc>
          <w:tcPr>
            <w:tcW w:w="1467" w:type="dxa"/>
            <w:hideMark/>
          </w:tcPr>
          <w:p w14:paraId="28A121E5"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 Peru</w:t>
            </w:r>
          </w:p>
        </w:tc>
        <w:tc>
          <w:tcPr>
            <w:tcW w:w="1427" w:type="dxa"/>
            <w:hideMark/>
          </w:tcPr>
          <w:p w14:paraId="69FF812B" w14:textId="6CE8D73A" w:rsidR="009767B0" w:rsidRPr="00FE0809" w:rsidRDefault="00466A14" w:rsidP="009767B0">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 </w:t>
            </w:r>
            <w:r w:rsidR="009767B0">
              <w:rPr>
                <w:color w:val="000000"/>
                <w:sz w:val="18"/>
                <w:szCs w:val="18"/>
                <w:lang w:val="en-GB"/>
              </w:rPr>
              <w:fldChar w:fldCharType="begin" w:fldLock="1"/>
            </w:r>
            <w:r w:rsidR="009767B0">
              <w:rPr>
                <w:color w:val="000000"/>
                <w:sz w:val="18"/>
                <w:szCs w:val="18"/>
                <w:lang w:val="en-GB"/>
              </w:rPr>
              <w:instrText>ADDIN CSL_CITATION { "citationItems" : [ { "id" : "ITEM-1", "itemData" : { "author" : [ { "dropping-particle" : "", "family" : "Dyer", "given" : "B.S.", "non-dropping-particle" : "", "parse-names" : false, "suffix" : "" } ], "container-title" : "Estud. Oceanol", "id" : "ITEM-1", "issued" : { "date-parts" : [ [ "2000" ] ] }, "page" : "77\u201398", "title" : "Systematic review and biogeography of the freshwater fishes of Chile", "type" : "article-journal", "volume" : "19" }, "uris" : [ "http://www.mendeley.com/documents/?uuid=7da23c31-0271-4674-9416-fe172d874e28"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Dyer 2000; Vargas et al. 2015)", "plainTextFormattedCitation" : "(Dyer 2000; Vargas et al. 2015)", "previouslyFormattedCitation" : "(Dyer 2000; Vargas et al. 2015)" }, "properties" : { "noteIndex" : 0 }, "schema" : "https://github.com/citation-style-language/schema/raw/master/csl-citation.json" }</w:instrText>
            </w:r>
            <w:r w:rsidR="009767B0">
              <w:rPr>
                <w:color w:val="000000"/>
                <w:sz w:val="18"/>
                <w:szCs w:val="18"/>
                <w:lang w:val="en-GB"/>
              </w:rPr>
              <w:fldChar w:fldCharType="separate"/>
            </w:r>
            <w:r w:rsidR="009767B0" w:rsidRPr="009767B0">
              <w:rPr>
                <w:noProof/>
                <w:color w:val="000000"/>
                <w:sz w:val="18"/>
                <w:szCs w:val="18"/>
                <w:lang w:val="en-GB"/>
              </w:rPr>
              <w:t>(Dyer 2000; Vargas et al. 2015)</w:t>
            </w:r>
            <w:r w:rsidR="009767B0">
              <w:rPr>
                <w:color w:val="000000"/>
                <w:sz w:val="18"/>
                <w:szCs w:val="18"/>
                <w:lang w:val="en-GB"/>
              </w:rPr>
              <w:fldChar w:fldCharType="end"/>
            </w:r>
          </w:p>
          <w:p w14:paraId="596F5420" w14:textId="5C6543B4"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p>
        </w:tc>
      </w:tr>
      <w:tr w:rsidR="00466A14" w:rsidRPr="00FE0809" w14:paraId="6BA0931C" w14:textId="77777777" w:rsidTr="009B580D">
        <w:trPr>
          <w:trHeight w:val="220"/>
        </w:trPr>
        <w:tc>
          <w:tcPr>
            <w:cnfStyle w:val="001000000000" w:firstRow="0" w:lastRow="0" w:firstColumn="1" w:lastColumn="0" w:oddVBand="0" w:evenVBand="0" w:oddHBand="0" w:evenHBand="0" w:firstRowFirstColumn="0" w:firstRowLastColumn="0" w:lastRowFirstColumn="0" w:lastRowLastColumn="0"/>
            <w:tcW w:w="1596" w:type="dxa"/>
            <w:hideMark/>
          </w:tcPr>
          <w:p w14:paraId="23A39537"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 </w:t>
            </w:r>
          </w:p>
        </w:tc>
        <w:tc>
          <w:tcPr>
            <w:tcW w:w="1346" w:type="dxa"/>
            <w:noWrap/>
            <w:hideMark/>
          </w:tcPr>
          <w:p w14:paraId="55A02E2E"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
        </w:tc>
        <w:tc>
          <w:tcPr>
            <w:tcW w:w="2145" w:type="dxa"/>
            <w:hideMark/>
          </w:tcPr>
          <w:p w14:paraId="7D187452"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
        </w:tc>
        <w:tc>
          <w:tcPr>
            <w:tcW w:w="1927" w:type="dxa"/>
            <w:hideMark/>
          </w:tcPr>
          <w:p w14:paraId="2E337749"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p>
        </w:tc>
        <w:tc>
          <w:tcPr>
            <w:tcW w:w="1467" w:type="dxa"/>
            <w:hideMark/>
          </w:tcPr>
          <w:p w14:paraId="050A999F"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1427" w:type="dxa"/>
            <w:hideMark/>
          </w:tcPr>
          <w:p w14:paraId="408C90EC"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 </w:t>
            </w:r>
          </w:p>
        </w:tc>
      </w:tr>
      <w:tr w:rsidR="00466A14" w:rsidRPr="00FE0809" w14:paraId="53BD3CFB" w14:textId="77777777" w:rsidTr="009B580D">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596" w:type="dxa"/>
            <w:hideMark/>
          </w:tcPr>
          <w:p w14:paraId="0A389029" w14:textId="77777777" w:rsidR="00466A14" w:rsidRPr="00FE0809" w:rsidRDefault="00466A14" w:rsidP="00EA3BDC">
            <w:pPr>
              <w:widowControl/>
              <w:suppressAutoHyphens w:val="0"/>
              <w:rPr>
                <w:color w:val="000000"/>
                <w:sz w:val="18"/>
                <w:szCs w:val="18"/>
                <w:lang w:val="en-GB"/>
              </w:rPr>
            </w:pPr>
            <w:r w:rsidRPr="00FE0809">
              <w:rPr>
                <w:color w:val="000000"/>
                <w:sz w:val="18"/>
                <w:szCs w:val="18"/>
                <w:lang w:val="en-GB"/>
              </w:rPr>
              <w:t>Atherinopsidae</w:t>
            </w:r>
          </w:p>
        </w:tc>
        <w:tc>
          <w:tcPr>
            <w:tcW w:w="1346" w:type="dxa"/>
            <w:hideMark/>
          </w:tcPr>
          <w:p w14:paraId="36FF3974"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Odontesthes</w:t>
            </w:r>
          </w:p>
        </w:tc>
        <w:tc>
          <w:tcPr>
            <w:tcW w:w="2145" w:type="dxa"/>
            <w:hideMark/>
          </w:tcPr>
          <w:p w14:paraId="784BF8B2"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mauleanum</w:t>
            </w:r>
            <w:proofErr w:type="gramEnd"/>
            <w:r w:rsidRPr="00FE0809">
              <w:rPr>
                <w:i/>
                <w:iCs/>
                <w:color w:val="000000"/>
                <w:sz w:val="18"/>
                <w:szCs w:val="18"/>
                <w:lang w:val="en-GB"/>
              </w:rPr>
              <w:t xml:space="preserve"> (Steindachner, 1896)</w:t>
            </w:r>
          </w:p>
        </w:tc>
        <w:tc>
          <w:tcPr>
            <w:tcW w:w="1927" w:type="dxa"/>
            <w:hideMark/>
          </w:tcPr>
          <w:p w14:paraId="1590B18A"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E</w:t>
            </w:r>
          </w:p>
        </w:tc>
        <w:tc>
          <w:tcPr>
            <w:tcW w:w="1467" w:type="dxa"/>
            <w:hideMark/>
          </w:tcPr>
          <w:p w14:paraId="3A852D42"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616AA809" w14:textId="7F89C50D" w:rsidR="00466A14" w:rsidRPr="00FE0809" w:rsidRDefault="009767B0" w:rsidP="009B580D">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yer", "given" : "B.S.", "non-dropping-particle" : "", "parse-names" : false, "suffix" : "" } ], "container-title" : "Estud. Oceanol", "id" : "ITEM-1", "issued" : { "date-parts" : [ [ "2000" ] ] }, "page" : "77\u201398", "title" : "Systematic review and biogeography of the freshwater fishes of Chile", "type" : "article-journal", "volume" : "19" }, "uris" : [ "http://www.mendeley.com/documents/?uuid=7da23c31-0271-4674-9416-fe172d874e28" ] } ], "mendeley" : { "formattedCitation" : "(Dyer 2000)", "plainTextFormattedCitation" : "(Dyer 2000)", "previouslyFormattedCitation" : "(Dyer 2000)" }, "properties" : { "noteIndex" : 0 }, "schema" : "https://github.com/citation-style-language/schema/raw/master/csl-citation.json" }</w:instrText>
            </w:r>
            <w:r>
              <w:rPr>
                <w:color w:val="000000"/>
                <w:sz w:val="18"/>
                <w:szCs w:val="18"/>
                <w:lang w:val="en-GB"/>
              </w:rPr>
              <w:fldChar w:fldCharType="separate"/>
            </w:r>
            <w:r w:rsidRPr="009767B0">
              <w:rPr>
                <w:noProof/>
                <w:color w:val="000000"/>
                <w:sz w:val="18"/>
                <w:szCs w:val="18"/>
                <w:lang w:val="en-GB"/>
              </w:rPr>
              <w:t>(Dyer 2000)</w:t>
            </w:r>
            <w:r>
              <w:rPr>
                <w:color w:val="000000"/>
                <w:sz w:val="18"/>
                <w:szCs w:val="18"/>
                <w:lang w:val="en-GB"/>
              </w:rPr>
              <w:fldChar w:fldCharType="end"/>
            </w:r>
          </w:p>
        </w:tc>
      </w:tr>
      <w:tr w:rsidR="00466A14" w:rsidRPr="00FE0809" w14:paraId="44FFCE79" w14:textId="77777777" w:rsidTr="009B580D">
        <w:trPr>
          <w:trHeight w:val="351"/>
        </w:trPr>
        <w:tc>
          <w:tcPr>
            <w:cnfStyle w:val="001000000000" w:firstRow="0" w:lastRow="0" w:firstColumn="1" w:lastColumn="0" w:oddVBand="0" w:evenVBand="0" w:oddHBand="0" w:evenHBand="0" w:firstRowFirstColumn="0" w:firstRowLastColumn="0" w:lastRowFirstColumn="0" w:lastRowLastColumn="0"/>
            <w:tcW w:w="1596" w:type="dxa"/>
            <w:hideMark/>
          </w:tcPr>
          <w:p w14:paraId="1DD94F9D"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hideMark/>
          </w:tcPr>
          <w:p w14:paraId="34CFF920"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Odontesthes</w:t>
            </w:r>
          </w:p>
        </w:tc>
        <w:tc>
          <w:tcPr>
            <w:tcW w:w="2145" w:type="dxa"/>
            <w:hideMark/>
          </w:tcPr>
          <w:p w14:paraId="29951838"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itatanum</w:t>
            </w:r>
            <w:proofErr w:type="gramEnd"/>
            <w:r w:rsidRPr="00FE0809">
              <w:rPr>
                <w:i/>
                <w:iCs/>
                <w:color w:val="000000"/>
                <w:sz w:val="18"/>
                <w:szCs w:val="18"/>
                <w:lang w:val="en-GB"/>
              </w:rPr>
              <w:t xml:space="preserve"> (Steindachner, 1896)</w:t>
            </w:r>
          </w:p>
        </w:tc>
        <w:tc>
          <w:tcPr>
            <w:tcW w:w="1927" w:type="dxa"/>
            <w:hideMark/>
          </w:tcPr>
          <w:p w14:paraId="57CEDCC8"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E</w:t>
            </w:r>
          </w:p>
        </w:tc>
        <w:tc>
          <w:tcPr>
            <w:tcW w:w="1467" w:type="dxa"/>
            <w:hideMark/>
          </w:tcPr>
          <w:p w14:paraId="23E751D8"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0847C93D" w14:textId="51D46CDB" w:rsidR="00466A14" w:rsidRPr="00FE0809" w:rsidRDefault="009767B0" w:rsidP="009B580D">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yer", "given" : "B.S.", "non-dropping-particle" : "", "parse-names" : false, "suffix" : "" } ], "container-title" : "Estud. Oceanol", "id" : "ITEM-1", "issued" : { "date-parts" : [ [ "2000" ] ] }, "page" : "77\u201398", "title" : "Systematic review and biogeography of the freshwater fishes of Chile", "type" : "article-journal", "volume" : "19" }, "uris" : [ "http://www.mendeley.com/documents/?uuid=7da23c31-0271-4674-9416-fe172d874e28" ] } ], "mendeley" : { "formattedCitation" : "(Dyer 2000)", "plainTextFormattedCitation" : "(Dyer 2000)", "previouslyFormattedCitation" : "(Dyer 2000)" }, "properties" : { "noteIndex" : 0 }, "schema" : "https://github.com/citation-style-language/schema/raw/master/csl-citation.json" }</w:instrText>
            </w:r>
            <w:r>
              <w:rPr>
                <w:color w:val="000000"/>
                <w:sz w:val="18"/>
                <w:szCs w:val="18"/>
                <w:lang w:val="en-GB"/>
              </w:rPr>
              <w:fldChar w:fldCharType="separate"/>
            </w:r>
            <w:r w:rsidRPr="009767B0">
              <w:rPr>
                <w:noProof/>
                <w:color w:val="000000"/>
                <w:sz w:val="18"/>
                <w:szCs w:val="18"/>
                <w:lang w:val="en-GB"/>
              </w:rPr>
              <w:t>(Dyer 2000)</w:t>
            </w:r>
            <w:r>
              <w:rPr>
                <w:color w:val="000000"/>
                <w:sz w:val="18"/>
                <w:szCs w:val="18"/>
                <w:lang w:val="en-GB"/>
              </w:rPr>
              <w:fldChar w:fldCharType="end"/>
            </w:r>
          </w:p>
        </w:tc>
      </w:tr>
      <w:tr w:rsidR="00466A14" w:rsidRPr="00FE0809" w14:paraId="0B2C164C" w14:textId="77777777" w:rsidTr="009B580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24A0E355"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hideMark/>
          </w:tcPr>
          <w:p w14:paraId="4B3DF285"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Odontesthes</w:t>
            </w:r>
          </w:p>
        </w:tc>
        <w:tc>
          <w:tcPr>
            <w:tcW w:w="2145" w:type="dxa"/>
            <w:hideMark/>
          </w:tcPr>
          <w:p w14:paraId="228DAC77"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brevianalis</w:t>
            </w:r>
            <w:proofErr w:type="gramEnd"/>
            <w:r w:rsidRPr="00FE0809">
              <w:rPr>
                <w:i/>
                <w:iCs/>
                <w:color w:val="000000"/>
                <w:sz w:val="18"/>
                <w:szCs w:val="18"/>
                <w:lang w:val="en-GB"/>
              </w:rPr>
              <w:t xml:space="preserve"> (Gunther, 1880)</w:t>
            </w:r>
          </w:p>
        </w:tc>
        <w:tc>
          <w:tcPr>
            <w:tcW w:w="1927" w:type="dxa"/>
            <w:hideMark/>
          </w:tcPr>
          <w:p w14:paraId="301E0408"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E</w:t>
            </w:r>
          </w:p>
        </w:tc>
        <w:tc>
          <w:tcPr>
            <w:tcW w:w="1467" w:type="dxa"/>
            <w:hideMark/>
          </w:tcPr>
          <w:p w14:paraId="727126F8" w14:textId="137FC32B"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t xml:space="preserve">Argentina, </w:t>
            </w:r>
            <w:r w:rsidRPr="00FE0809">
              <w:rPr>
                <w:color w:val="000000"/>
                <w:sz w:val="18"/>
                <w:szCs w:val="18"/>
                <w:lang w:val="en-GB"/>
              </w:rPr>
              <w:t>Chile</w:t>
            </w:r>
          </w:p>
        </w:tc>
        <w:tc>
          <w:tcPr>
            <w:tcW w:w="1427" w:type="dxa"/>
            <w:hideMark/>
          </w:tcPr>
          <w:p w14:paraId="110BC25D" w14:textId="21C3652D" w:rsidR="00466A14" w:rsidRPr="00FE0809" w:rsidRDefault="009767B0" w:rsidP="009767B0">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ED1674">
              <w:rPr>
                <w:color w:val="000000"/>
                <w:sz w:val="18"/>
                <w:szCs w:val="18"/>
                <w:lang w:val="en-GB"/>
              </w:rPr>
              <w:instrText>ADDIN CSL_CITATION { "citationItems" : [ { "id" : "ITEM-1", "itemData" : { "author" : [ { "dropping-particle" : "", "family" : "Dyer", "given" : "B.S.", "non-dropping-particle" : "", "parse-names" : false, "suffix" : "" } ], "container-title" : "Estud. Oceanol", "id" : "ITEM-1", "issued" : { "date-parts" : [ [ "2000" ] ] }, "page" : "77\u201398", "title" : "Systematic review and biogeography of the freshwater fishes of Chile", "type" : "article-journal", "volume" : "19" }, "uris" : [ "http://www.mendeley.com/documents/?uuid=7da23c31-0271-4674-9416-fe172d874e28" ] }, { "id" : "ITEM-2", "itemData" : { "URL" : "http://www.mma.gob.cl/clasificacionespecies/doc/UNIFICADA_de_Especie_Estado_Conservacion_Nov2014_publico.xls", "author" : [ { "dropping-particle" : "", "family" : "Ministerio del Medio Ambiente", "given" : "", "non-dropping-particle" : "", "parse-names" : false, "suffix" : "" } ], "id" : "ITEM-2", "issued" : { "date-parts" : [ [ "2013" ] ] }, "title" : "Especies: Clasificacion segun estado de conservacion", "type" : "webpage" }, "uris" : [ "http://www.mendeley.com/documents/?uuid=47ca5f50-5396-4052-91dd-8a1a54c90454" ] } ], "mendeley" : { "formattedCitation" : "(Dyer 2000; Ministerio del Medio Ambiente 2013)", "plainTextFormattedCitation" : "(Dyer 2000; Ministerio del Medio Ambiente 2013)", "previouslyFormattedCitation" : "(Dyer 2000; Ministerio del Medio Ambiente 2013)" }, "properties" : { "noteIndex" : 0 }, "schema" : "https://github.com/citation-style-language/schema/raw/master/csl-citation.json" }</w:instrText>
            </w:r>
            <w:r>
              <w:rPr>
                <w:color w:val="000000"/>
                <w:sz w:val="18"/>
                <w:szCs w:val="18"/>
                <w:lang w:val="en-GB"/>
              </w:rPr>
              <w:fldChar w:fldCharType="separate"/>
            </w:r>
            <w:r w:rsidRPr="009767B0">
              <w:rPr>
                <w:noProof/>
                <w:color w:val="000000"/>
                <w:sz w:val="18"/>
                <w:szCs w:val="18"/>
                <w:lang w:val="en-GB"/>
              </w:rPr>
              <w:t>(Dyer 2000; Ministerio del Medio Ambiente 2013)</w:t>
            </w:r>
            <w:r>
              <w:rPr>
                <w:color w:val="000000"/>
                <w:sz w:val="18"/>
                <w:szCs w:val="18"/>
                <w:lang w:val="en-GB"/>
              </w:rPr>
              <w:fldChar w:fldCharType="end"/>
            </w:r>
          </w:p>
        </w:tc>
      </w:tr>
      <w:tr w:rsidR="00466A14" w:rsidRPr="00FE0809" w14:paraId="46EBD882" w14:textId="77777777" w:rsidTr="009B580D">
        <w:trPr>
          <w:trHeight w:val="513"/>
        </w:trPr>
        <w:tc>
          <w:tcPr>
            <w:cnfStyle w:val="001000000000" w:firstRow="0" w:lastRow="0" w:firstColumn="1" w:lastColumn="0" w:oddVBand="0" w:evenVBand="0" w:oddHBand="0" w:evenHBand="0" w:firstRowFirstColumn="0" w:firstRowLastColumn="0" w:lastRowFirstColumn="0" w:lastRowLastColumn="0"/>
            <w:tcW w:w="1596" w:type="dxa"/>
            <w:hideMark/>
          </w:tcPr>
          <w:p w14:paraId="3560110A"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hideMark/>
          </w:tcPr>
          <w:p w14:paraId="417A85A6"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Odontesthes</w:t>
            </w:r>
          </w:p>
        </w:tc>
        <w:tc>
          <w:tcPr>
            <w:tcW w:w="2145" w:type="dxa"/>
            <w:noWrap/>
            <w:hideMark/>
          </w:tcPr>
          <w:p w14:paraId="1466030E"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hatchery</w:t>
            </w:r>
            <w:proofErr w:type="gramEnd"/>
            <w:r w:rsidRPr="00FE0809">
              <w:rPr>
                <w:i/>
                <w:iCs/>
                <w:color w:val="000000"/>
                <w:sz w:val="18"/>
                <w:szCs w:val="18"/>
                <w:lang w:val="en-GB"/>
              </w:rPr>
              <w:t xml:space="preserve"> </w:t>
            </w:r>
            <w:r w:rsidRPr="00FE0809">
              <w:rPr>
                <w:color w:val="000000"/>
                <w:sz w:val="18"/>
                <w:szCs w:val="18"/>
                <w:lang w:val="en-GB"/>
              </w:rPr>
              <w:t>(Eigenmann, 1909)</w:t>
            </w:r>
          </w:p>
        </w:tc>
        <w:tc>
          <w:tcPr>
            <w:tcW w:w="1927" w:type="dxa"/>
            <w:hideMark/>
          </w:tcPr>
          <w:p w14:paraId="288FEA15"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E</w:t>
            </w:r>
          </w:p>
        </w:tc>
        <w:tc>
          <w:tcPr>
            <w:tcW w:w="1467" w:type="dxa"/>
            <w:hideMark/>
          </w:tcPr>
          <w:p w14:paraId="7C2D856C" w14:textId="07A6BC11"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t xml:space="preserve">Argentina, </w:t>
            </w:r>
            <w:r w:rsidRPr="00FE0809">
              <w:rPr>
                <w:color w:val="000000"/>
                <w:sz w:val="18"/>
                <w:szCs w:val="18"/>
                <w:lang w:val="en-GB"/>
              </w:rPr>
              <w:t>Chile</w:t>
            </w:r>
          </w:p>
        </w:tc>
        <w:tc>
          <w:tcPr>
            <w:tcW w:w="1427" w:type="dxa"/>
            <w:hideMark/>
          </w:tcPr>
          <w:p w14:paraId="6C52FE1F" w14:textId="43EC0507" w:rsidR="00466A14" w:rsidRPr="00FE0809" w:rsidRDefault="00ED1674" w:rsidP="00ED1674">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DOI" : "10.1590/S1516-89132008000300017", "ISBN" : "1516-8913", "ISSN" : "15168913", "abstract" : "Starved larvae of the silversides O. hatcheri (2- and 5-days-old) and Odontesthes bonariensis (5-days-old) were used to compare the oxygen consumption rates at 0, 5, 10, 20 and 30 ppt salinity. Oxygen consumption of O. hatcheri and O. bonariensis was minimal at 0 and 10 ppt, respectively, salinities close to those encountered in areas inhabited by these fishes. In both species, oxygen consumption rates thereafter increased with increasing salinity, and then abruptly decreased at 30 ppt. Lower consumption at extreme salinities might be a result of reduced activity, which in itself was salinity-modulated. Differences in activity may explain the fact that oxygen consumption rates of 5-dayold larvae were higher than 2-day-old larvae, which still possess yolk-sac. In this case, starved larvae incurred in higher metabolic demand due to the continuous swimming in the search for food.", "author" : [ { "dropping-particle" : "", "family" : "Tsuzuki", "given" : "M\u00f4nica Yumi", "non-dropping-particle" : "", "parse-names" : false, "suffix" : "" }, { "dropping-particle" : "", "family" : "Str\u00fcssmann", "given" : "Carlos Augusto", "non-dropping-particle" : "", "parse-names" : false, "suffix" : "" }, { "dropping-particle" : "", "family" : "Takashima", "given" : "Fumio", "non-dropping-particle" : "", "parse-names" : false, "suffix" : "" } ], "container-title" : "Brazilian Archives of Biology and Technology", "id" : "ITEM-1", "issue" : "3", "issued" : { "date-parts" : [ [ "2008" ] ] }, "page" : "563-567", "title" : "Effect of salinity on the oxygen consumption of larvae of the silversides &lt;i&gt;Odontesthes hatcheria&lt;/i&gt; and &lt;i&gt;O. bonariensis&lt;/i&gt; (Osteichthyes, Atherinopsidae)", "type" : "article-journal", "volume" : "51" }, "uris" : [ "http://www.mendeley.com/documents/?uuid=160aa0ed-84e7-42ae-bf86-16ffbc1bde47" ] }, { "id" : "ITEM-2", "itemData" : { "URL" : "http://www.mma.gob.cl/clasificacionespecies/doc/UNIFICADA_de_Especie_Estado_Conservacion_Nov2014_publico.xls", "author" : [ { "dropping-particle" : "", "family" : "Ministerio del Medio Ambiente", "given" : "", "non-dropping-particle" : "", "parse-names" : false, "suffix" : "" } ], "id" : "ITEM-2", "issued" : { "date-parts" : [ [ "2013" ] ] }, "title" : "Especies: Clasificacion segun estado de conservacion", "type" : "webpage" }, "uris" : [ "http://www.mendeley.com/documents/?uuid=47ca5f50-5396-4052-91dd-8a1a54c90454" ] } ], "mendeley" : { "formattedCitation" : "(Tsuzuki et al. 2008; Ministerio del Medio Ambiente 2013)", "plainTextFormattedCitation" : "(Tsuzuki et al. 2008; Ministerio del Medio Ambiente 2013)", "previouslyFormattedCitation" : "(Tsuzuki et al. 2008; Ministerio del Medio Ambiente 2013)" }, "properties" : { "noteIndex" : 0 }, "schema" : "https://github.com/citation-style-language/schema/raw/master/csl-citation.json" }</w:instrText>
            </w:r>
            <w:r>
              <w:rPr>
                <w:color w:val="000000"/>
                <w:sz w:val="18"/>
                <w:szCs w:val="18"/>
                <w:lang w:val="en-GB"/>
              </w:rPr>
              <w:fldChar w:fldCharType="separate"/>
            </w:r>
            <w:r w:rsidRPr="00ED1674">
              <w:rPr>
                <w:noProof/>
                <w:color w:val="000000"/>
                <w:sz w:val="18"/>
                <w:szCs w:val="18"/>
                <w:lang w:val="en-GB"/>
              </w:rPr>
              <w:t>(Tsuzuki et al. 2008; Ministerio del Medio Ambiente 2013)</w:t>
            </w:r>
            <w:r>
              <w:rPr>
                <w:color w:val="000000"/>
                <w:sz w:val="18"/>
                <w:szCs w:val="18"/>
                <w:lang w:val="en-GB"/>
              </w:rPr>
              <w:fldChar w:fldCharType="end"/>
            </w:r>
          </w:p>
        </w:tc>
      </w:tr>
      <w:tr w:rsidR="00466A14" w:rsidRPr="00FE0809" w14:paraId="4D89760B" w14:textId="77777777" w:rsidTr="00981AA7">
        <w:trPr>
          <w:cnfStyle w:val="000000100000" w:firstRow="0" w:lastRow="0" w:firstColumn="0" w:lastColumn="0" w:oddVBand="0" w:evenVBand="0" w:oddHBand="1" w:evenHBand="0" w:firstRowFirstColumn="0" w:firstRowLastColumn="0" w:lastRowFirstColumn="0" w:lastRowLastColumn="0"/>
          <w:trHeight w:val="958"/>
        </w:trPr>
        <w:tc>
          <w:tcPr>
            <w:cnfStyle w:val="001000000000" w:firstRow="0" w:lastRow="0" w:firstColumn="1" w:lastColumn="0" w:oddVBand="0" w:evenVBand="0" w:oddHBand="0" w:evenHBand="0" w:firstRowFirstColumn="0" w:firstRowLastColumn="0" w:lastRowFirstColumn="0" w:lastRowLastColumn="0"/>
            <w:tcW w:w="1596" w:type="dxa"/>
            <w:hideMark/>
          </w:tcPr>
          <w:p w14:paraId="60DDC6C5"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hideMark/>
          </w:tcPr>
          <w:p w14:paraId="371F61B6"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Odontesthes</w:t>
            </w:r>
          </w:p>
        </w:tc>
        <w:tc>
          <w:tcPr>
            <w:tcW w:w="2145" w:type="dxa"/>
            <w:hideMark/>
          </w:tcPr>
          <w:p w14:paraId="49F45D68"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molinae</w:t>
            </w:r>
            <w:proofErr w:type="gramEnd"/>
            <w:r w:rsidRPr="00FE0809">
              <w:rPr>
                <w:i/>
                <w:iCs/>
                <w:color w:val="000000"/>
                <w:sz w:val="18"/>
                <w:szCs w:val="18"/>
                <w:lang w:val="en-GB"/>
              </w:rPr>
              <w:t xml:space="preserve"> (Fowler, 1940) or  (Fischer, 1962) </w:t>
            </w:r>
          </w:p>
        </w:tc>
        <w:tc>
          <w:tcPr>
            <w:tcW w:w="1927" w:type="dxa"/>
            <w:hideMark/>
          </w:tcPr>
          <w:p w14:paraId="3EB033E6" w14:textId="73FBC1E1"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N</w:t>
            </w:r>
            <w:r w:rsidRPr="00FE0809">
              <w:rPr>
                <w:sz w:val="18"/>
                <w:szCs w:val="18"/>
                <w:lang w:val="en-GB"/>
              </w:rPr>
              <w:t>o information</w:t>
            </w:r>
            <w:r>
              <w:rPr>
                <w:sz w:val="18"/>
                <w:szCs w:val="18"/>
                <w:lang w:val="en-GB"/>
              </w:rPr>
              <w:t xml:space="preserve"> (</w:t>
            </w:r>
            <w:r w:rsidRPr="00970CD4">
              <w:rPr>
                <w:sz w:val="18"/>
                <w:szCs w:val="18"/>
                <w:lang w:val="en-GB"/>
              </w:rPr>
              <w:t xml:space="preserve">Possible synonym with other </w:t>
            </w:r>
            <w:proofErr w:type="spellStart"/>
            <w:r w:rsidRPr="00970CD4">
              <w:rPr>
                <w:sz w:val="18"/>
                <w:szCs w:val="18"/>
                <w:lang w:val="en-GB"/>
              </w:rPr>
              <w:t>Odontesthes</w:t>
            </w:r>
            <w:proofErr w:type="spellEnd"/>
            <w:r>
              <w:rPr>
                <w:sz w:val="18"/>
                <w:szCs w:val="18"/>
                <w:lang w:val="en-GB"/>
              </w:rPr>
              <w:t>)</w:t>
            </w:r>
          </w:p>
        </w:tc>
        <w:tc>
          <w:tcPr>
            <w:tcW w:w="1467" w:type="dxa"/>
            <w:hideMark/>
          </w:tcPr>
          <w:p w14:paraId="5E4B559A"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59FCAD19" w14:textId="0F763EC0" w:rsidR="00466A14" w:rsidRPr="00FE0809" w:rsidRDefault="00981AA7" w:rsidP="00981AA7">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Campos", "given" : "H.C.", "non-dropping-particle" : "", "parse-names" : false, "suffix" : "" }, { "dropping-particle" : "", "family" : "Dazarola", "given" : "G.", "non-dropping-particle" : "", "parse-names" : false, "suffix" : "" }, { "dropping-particle" : "", "family" : "Dyer", "given" : "B.S.", "non-dropping-particle" : "", "parse-names" : false, "suffix" : "" }, { "dropping-particle" : "", "family" : "Fuentes", "given" : "L.", "non-dropping-particle" : "", "parse-names" : false, "suffix" : "" }, { "dropping-particle" : "", "family" : "Gavil\u00e1n", "given" : "J.F.", "non-dropping-particle" : "", "parse-names" : false, "suffix" : "" }, { "dropping-particle" : "", "family" : "Huaqu\u00edn", "given" : "L.", "non-dropping-particle" : "", "parse-names" : false, "suffix" : "" }, { "dropping-particle" : "", "family" : "Martin\u00e9z", "given" : "G.", "non-dropping-particle" : "", "parse-names" : false, "suffix" : "" }, { "dropping-particle" : "", "family" : "Mel\u00e9ndez", "given" : "R.", "non-dropping-particle" : "", "parse-names" : false, "suffix" : "" }, { "dropping-particle" : "", "family" : "Peque\u00f1o", "given" : "G.R.", "non-dropping-particle" : "", "parse-names" : false, "suffix" : "" }, { "dropping-particle" : "", "family" : "Ponce", "given" : "F.", "non-dropping-particle" : "", "parse-names" : false, "suffix" : "" }, { "dropping-particle" : "", "family" : "Ruiz", "given" : "V.H.", "non-dropping-particle" : "", "parse-names" : false, "suffix" : "" }, { "dropping-particle" : "", "family" : "Sielfeld", "given" : "W.", "non-dropping-particle" : "", "parse-names" : false, "suffix" : "" }, { "dropping-particle" : "", "family" : "Soto", "given" : "D.", "non-dropping-particle" : "", "parse-names" : false, "suffix" : "" }, { "dropping-particle" : "", "family" : "Vega", "given" : "R.", "non-dropping-particle" : "", "parse-names" : false, "suffix" : "" }, { "dropping-particle" : "", "family" : "Vila", "given" : "I.", "non-dropping-particle" : "", "parse-names" : false, "suffix" : "" } ], "container-title" : "Boletin del Museo nacional de historia natural", "id" : "ITEM-1", "issued" : { "date-parts" : [ [ "1998" ] ] }, "page" : "101-122", "title" : "Categorias de conservacion de peces nativos de aguas continentales de Chile", "type" : "article-journal", "volume" : "47" }, "uris" : [ "http://www.mendeley.com/documents/?uuid=188e277c-817b-4804-8ad8-98ebe840f0c2"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Campos et al. 1998; Vargas et al. 2015)", "plainTextFormattedCitation" : "(Campos et al. 1998; Vargas et al. 2015)", "previouslyFormattedCitation" : "(Campos et al. 1998; Vargas et al. 2015)" }, "properties" : { "noteIndex" : 0 }, "schema" : "https://github.com/citation-style-language/schema/raw/master/csl-citation.json" }</w:instrText>
            </w:r>
            <w:r>
              <w:rPr>
                <w:color w:val="000000"/>
                <w:sz w:val="18"/>
                <w:szCs w:val="18"/>
                <w:lang w:val="en-GB"/>
              </w:rPr>
              <w:fldChar w:fldCharType="separate"/>
            </w:r>
            <w:r w:rsidRPr="00981AA7">
              <w:rPr>
                <w:noProof/>
                <w:color w:val="000000"/>
                <w:sz w:val="18"/>
                <w:szCs w:val="18"/>
                <w:lang w:val="en-GB"/>
              </w:rPr>
              <w:t>(Campos et al. 1998; Vargas et al. 2015)</w:t>
            </w:r>
            <w:r>
              <w:rPr>
                <w:color w:val="000000"/>
                <w:sz w:val="18"/>
                <w:szCs w:val="18"/>
                <w:lang w:val="en-GB"/>
              </w:rPr>
              <w:fldChar w:fldCharType="end"/>
            </w:r>
          </w:p>
        </w:tc>
      </w:tr>
      <w:tr w:rsidR="00466A14" w:rsidRPr="00FE0809" w14:paraId="70F0E724" w14:textId="77777777" w:rsidTr="009B580D">
        <w:trPr>
          <w:trHeight w:val="660"/>
        </w:trPr>
        <w:tc>
          <w:tcPr>
            <w:cnfStyle w:val="001000000000" w:firstRow="0" w:lastRow="0" w:firstColumn="1" w:lastColumn="0" w:oddVBand="0" w:evenVBand="0" w:oddHBand="0" w:evenHBand="0" w:firstRowFirstColumn="0" w:firstRowLastColumn="0" w:lastRowFirstColumn="0" w:lastRowLastColumn="0"/>
            <w:tcW w:w="1596" w:type="dxa"/>
            <w:hideMark/>
          </w:tcPr>
          <w:p w14:paraId="2D82554B"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hideMark/>
          </w:tcPr>
          <w:p w14:paraId="7C0EFB27"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Odontesthes</w:t>
            </w:r>
          </w:p>
        </w:tc>
        <w:tc>
          <w:tcPr>
            <w:tcW w:w="2145" w:type="dxa"/>
            <w:hideMark/>
          </w:tcPr>
          <w:p w14:paraId="65C6105C"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regia</w:t>
            </w:r>
            <w:proofErr w:type="gramEnd"/>
            <w:r w:rsidRPr="00FE0809">
              <w:rPr>
                <w:i/>
                <w:iCs/>
                <w:color w:val="000000"/>
                <w:sz w:val="18"/>
                <w:szCs w:val="18"/>
                <w:lang w:val="en-GB"/>
              </w:rPr>
              <w:t xml:space="preserve"> </w:t>
            </w:r>
            <w:r w:rsidRPr="00FE0809">
              <w:rPr>
                <w:color w:val="000000"/>
                <w:sz w:val="18"/>
                <w:szCs w:val="18"/>
                <w:lang w:val="en-GB"/>
              </w:rPr>
              <w:t>(Humboldt, 1821)</w:t>
            </w:r>
          </w:p>
        </w:tc>
        <w:tc>
          <w:tcPr>
            <w:tcW w:w="1927" w:type="dxa"/>
            <w:hideMark/>
          </w:tcPr>
          <w:p w14:paraId="7A6E89BC" w14:textId="1C49B7A5"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SW</w:t>
            </w:r>
            <w:r>
              <w:rPr>
                <w:color w:val="000000"/>
                <w:sz w:val="18"/>
                <w:szCs w:val="18"/>
                <w:lang w:val="en-GB"/>
              </w:rPr>
              <w:t xml:space="preserve"> (Juveniles in estuarine)</w:t>
            </w:r>
          </w:p>
        </w:tc>
        <w:tc>
          <w:tcPr>
            <w:tcW w:w="1467" w:type="dxa"/>
            <w:hideMark/>
          </w:tcPr>
          <w:p w14:paraId="0A269AD5"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Peru, Chile, Argentina, Malvinas</w:t>
            </w:r>
          </w:p>
        </w:tc>
        <w:tc>
          <w:tcPr>
            <w:tcW w:w="1427" w:type="dxa"/>
            <w:hideMark/>
          </w:tcPr>
          <w:p w14:paraId="79815042" w14:textId="29FB7390" w:rsidR="00466A14" w:rsidRPr="00FE0809" w:rsidRDefault="00981AA7" w:rsidP="00981AA7">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URL" : "http://www.mma.gob.cl/clasificacionespecies/doc/UNIFICADA_de_Especie_Estado_Conservacion_Nov2014_publico.xls", "author" : [ { "dropping-particle" : "", "family" : "Ministerio del Medio Ambiente", "given" : "", "non-dropping-particle" : "", "parse-names" : false, "suffix" : "" } ], "id" : "ITEM-1", "issued" : { "date-parts" : [ [ "2013" ] ] }, "title" : "Especies: Clasificacion segun estado de conservacion", "type" : "webpage" }, "uris" : [ "http://www.mendeley.com/documents/?uuid=47ca5f50-5396-4052-91dd-8a1a54c90454" ] } ], "mendeley" : { "formattedCitation" : "(Ministerio del Medio Ambiente 2013)", "plainTextFormattedCitation" : "(Ministerio del Medio Ambiente 2013)", "previouslyFormattedCitation" : "(Ministerio del Medio Ambiente 2013)" }, "properties" : { "noteIndex" : 0 }, "schema" : "https://github.com/citation-style-language/schema/raw/master/csl-citation.json" }</w:instrText>
            </w:r>
            <w:r>
              <w:rPr>
                <w:color w:val="000000"/>
                <w:sz w:val="18"/>
                <w:szCs w:val="18"/>
                <w:lang w:val="en-GB"/>
              </w:rPr>
              <w:fldChar w:fldCharType="separate"/>
            </w:r>
            <w:r w:rsidRPr="00981AA7">
              <w:rPr>
                <w:noProof/>
                <w:color w:val="000000"/>
                <w:sz w:val="18"/>
                <w:szCs w:val="18"/>
                <w:lang w:val="en-GB"/>
              </w:rPr>
              <w:t>(Ministerio del Medio Ambiente 2013)</w:t>
            </w:r>
            <w:r>
              <w:rPr>
                <w:color w:val="000000"/>
                <w:sz w:val="18"/>
                <w:szCs w:val="18"/>
                <w:lang w:val="en-GB"/>
              </w:rPr>
              <w:fldChar w:fldCharType="end"/>
            </w:r>
          </w:p>
        </w:tc>
      </w:tr>
      <w:tr w:rsidR="00466A14" w:rsidRPr="00FE0809" w14:paraId="5BE14F0F" w14:textId="77777777" w:rsidTr="009B580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596" w:type="dxa"/>
            <w:hideMark/>
          </w:tcPr>
          <w:p w14:paraId="64E030F5"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hideMark/>
          </w:tcPr>
          <w:p w14:paraId="07C321F7"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Odontesthes</w:t>
            </w:r>
          </w:p>
        </w:tc>
        <w:tc>
          <w:tcPr>
            <w:tcW w:w="2145" w:type="dxa"/>
            <w:hideMark/>
          </w:tcPr>
          <w:p w14:paraId="63FAB6FA"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nigricans</w:t>
            </w:r>
            <w:proofErr w:type="gramEnd"/>
            <w:r w:rsidRPr="00FE0809">
              <w:rPr>
                <w:color w:val="000000"/>
                <w:sz w:val="18"/>
                <w:szCs w:val="18"/>
                <w:lang w:val="en-GB"/>
              </w:rPr>
              <w:t xml:space="preserve"> (Richardson, 1848)</w:t>
            </w:r>
          </w:p>
        </w:tc>
        <w:tc>
          <w:tcPr>
            <w:tcW w:w="1927" w:type="dxa"/>
            <w:hideMark/>
          </w:tcPr>
          <w:p w14:paraId="244A8225" w14:textId="531705CA"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SW</w:t>
            </w:r>
            <w:r>
              <w:rPr>
                <w:color w:val="000000"/>
                <w:sz w:val="18"/>
                <w:szCs w:val="18"/>
                <w:lang w:val="en-GB"/>
              </w:rPr>
              <w:t xml:space="preserve"> (Juveniles in estuarine)</w:t>
            </w:r>
          </w:p>
        </w:tc>
        <w:tc>
          <w:tcPr>
            <w:tcW w:w="1467" w:type="dxa"/>
            <w:hideMark/>
          </w:tcPr>
          <w:p w14:paraId="2492C024"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 Argentina, Malvinas</w:t>
            </w:r>
          </w:p>
        </w:tc>
        <w:tc>
          <w:tcPr>
            <w:tcW w:w="1427" w:type="dxa"/>
            <w:hideMark/>
          </w:tcPr>
          <w:p w14:paraId="47427723" w14:textId="5A78A8CD" w:rsidR="00466A14" w:rsidRPr="00FE0809" w:rsidRDefault="00981AA7" w:rsidP="00EA3BDC">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yer", "given" : "B.S.", "non-dropping-particle" : "", "parse-names" : false, "suffix" : "" } ], "container-title" : "Estud. Oceanol", "id" : "ITEM-1", "issued" : { "date-parts" : [ [ "2000" ] ] }, "page" : "77\u201398", "title" : "Systematic review and biogeography of the freshwater fishes of Chile", "type" : "article-journal", "volume" : "19" }, "uris" : [ "http://www.mendeley.com/documents/?uuid=7da23c31-0271-4674-9416-fe172d874e28" ] } ], "mendeley" : { "formattedCitation" : "(Dyer 2000)", "plainTextFormattedCitation" : "(Dyer 2000)", "previouslyFormattedCitation" : "(Dyer 2000)" }, "properties" : { "noteIndex" : 0 }, "schema" : "https://github.com/citation-style-language/schema/raw/master/csl-citation.json" }</w:instrText>
            </w:r>
            <w:r>
              <w:rPr>
                <w:color w:val="000000"/>
                <w:sz w:val="18"/>
                <w:szCs w:val="18"/>
                <w:lang w:val="en-GB"/>
              </w:rPr>
              <w:fldChar w:fldCharType="separate"/>
            </w:r>
            <w:r w:rsidRPr="00981AA7">
              <w:rPr>
                <w:noProof/>
                <w:color w:val="000000"/>
                <w:sz w:val="18"/>
                <w:szCs w:val="18"/>
                <w:lang w:val="en-GB"/>
              </w:rPr>
              <w:t>(Dyer 2000)</w:t>
            </w:r>
            <w:r>
              <w:rPr>
                <w:color w:val="000000"/>
                <w:sz w:val="18"/>
                <w:szCs w:val="18"/>
                <w:lang w:val="en-GB"/>
              </w:rPr>
              <w:fldChar w:fldCharType="end"/>
            </w:r>
          </w:p>
        </w:tc>
      </w:tr>
      <w:tr w:rsidR="00466A14" w:rsidRPr="00FE0809" w14:paraId="15FB9487" w14:textId="77777777" w:rsidTr="009B580D">
        <w:trPr>
          <w:trHeight w:val="880"/>
        </w:trPr>
        <w:tc>
          <w:tcPr>
            <w:cnfStyle w:val="001000000000" w:firstRow="0" w:lastRow="0" w:firstColumn="1" w:lastColumn="0" w:oddVBand="0" w:evenVBand="0" w:oddHBand="0" w:evenHBand="0" w:firstRowFirstColumn="0" w:firstRowLastColumn="0" w:lastRowFirstColumn="0" w:lastRowLastColumn="0"/>
            <w:tcW w:w="1596" w:type="dxa"/>
            <w:hideMark/>
          </w:tcPr>
          <w:p w14:paraId="6DA2C804"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Atherinopsidae</w:t>
            </w:r>
            <w:proofErr w:type="spellEnd"/>
          </w:p>
        </w:tc>
        <w:tc>
          <w:tcPr>
            <w:tcW w:w="1346" w:type="dxa"/>
            <w:hideMark/>
          </w:tcPr>
          <w:p w14:paraId="18E02BEE"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Odontesthes</w:t>
            </w:r>
          </w:p>
        </w:tc>
        <w:tc>
          <w:tcPr>
            <w:tcW w:w="2145" w:type="dxa"/>
            <w:noWrap/>
            <w:hideMark/>
          </w:tcPr>
          <w:p w14:paraId="6B020148"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wiebrichi</w:t>
            </w:r>
            <w:proofErr w:type="gramEnd"/>
            <w:r w:rsidRPr="00FE0809">
              <w:rPr>
                <w:i/>
                <w:iCs/>
                <w:color w:val="000000"/>
                <w:sz w:val="18"/>
                <w:szCs w:val="18"/>
                <w:lang w:val="en-GB"/>
              </w:rPr>
              <w:t xml:space="preserve"> </w:t>
            </w:r>
            <w:r w:rsidRPr="00FE0809">
              <w:rPr>
                <w:color w:val="000000"/>
                <w:sz w:val="18"/>
                <w:szCs w:val="18"/>
                <w:lang w:val="en-GB"/>
              </w:rPr>
              <w:t>(Eigenmann, 1928)</w:t>
            </w:r>
          </w:p>
        </w:tc>
        <w:tc>
          <w:tcPr>
            <w:tcW w:w="1927" w:type="dxa"/>
            <w:hideMark/>
          </w:tcPr>
          <w:p w14:paraId="46F80D5C" w14:textId="3545EFD9"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E</w:t>
            </w:r>
            <w:r>
              <w:rPr>
                <w:color w:val="000000"/>
                <w:sz w:val="18"/>
                <w:szCs w:val="18"/>
                <w:lang w:val="en-GB"/>
              </w:rPr>
              <w:t xml:space="preserve"> (Possible hybrid </w:t>
            </w:r>
            <w:proofErr w:type="spellStart"/>
            <w:r>
              <w:rPr>
                <w:color w:val="000000"/>
                <w:sz w:val="18"/>
                <w:szCs w:val="18"/>
                <w:lang w:val="en-GB"/>
              </w:rPr>
              <w:t>regia</w:t>
            </w:r>
            <w:proofErr w:type="spellEnd"/>
            <w:r>
              <w:rPr>
                <w:color w:val="000000"/>
                <w:sz w:val="18"/>
                <w:szCs w:val="18"/>
                <w:lang w:val="en-GB"/>
              </w:rPr>
              <w:t>/</w:t>
            </w:r>
            <w:proofErr w:type="spellStart"/>
            <w:r>
              <w:rPr>
                <w:color w:val="000000"/>
                <w:sz w:val="18"/>
                <w:szCs w:val="18"/>
                <w:lang w:val="en-GB"/>
              </w:rPr>
              <w:t>brevianalis</w:t>
            </w:r>
            <w:proofErr w:type="spellEnd"/>
            <w:r>
              <w:rPr>
                <w:color w:val="000000"/>
                <w:sz w:val="18"/>
                <w:szCs w:val="18"/>
                <w:lang w:val="en-GB"/>
              </w:rPr>
              <w:t>)</w:t>
            </w:r>
          </w:p>
        </w:tc>
        <w:tc>
          <w:tcPr>
            <w:tcW w:w="1467" w:type="dxa"/>
            <w:hideMark/>
          </w:tcPr>
          <w:p w14:paraId="73ECD80C"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Chile</w:t>
            </w:r>
          </w:p>
        </w:tc>
        <w:tc>
          <w:tcPr>
            <w:tcW w:w="1427" w:type="dxa"/>
            <w:hideMark/>
          </w:tcPr>
          <w:p w14:paraId="47EE2483" w14:textId="7D1D0E1A" w:rsidR="00466A14" w:rsidRPr="00FE0809" w:rsidRDefault="00981AA7"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yer", "given" : "B.S.", "non-dropping-particle" : "", "parse-names" : false, "suffix" : "" } ], "container-title" : "Estud. Oceanol", "id" : "ITEM-1", "issued" : { "date-parts" : [ [ "2000" ] ] }, "page" : "77\u201398", "title" : "Systematic review and biogeography of the freshwater fishes of Chile", "type" : "article-journal", "volume" : "19" }, "uris" : [ "http://www.mendeley.com/documents/?uuid=7da23c31-0271-4674-9416-fe172d874e28" ] } ], "mendeley" : { "formattedCitation" : "(Dyer 2000)", "plainTextFormattedCitation" : "(Dyer 2000)", "previouslyFormattedCitation" : "(Dyer 2000)" }, "properties" : { "noteIndex" : 0 }, "schema" : "https://github.com/citation-style-language/schema/raw/master/csl-citation.json" }</w:instrText>
            </w:r>
            <w:r>
              <w:rPr>
                <w:color w:val="000000"/>
                <w:sz w:val="18"/>
                <w:szCs w:val="18"/>
                <w:lang w:val="en-GB"/>
              </w:rPr>
              <w:fldChar w:fldCharType="separate"/>
            </w:r>
            <w:r w:rsidRPr="00981AA7">
              <w:rPr>
                <w:noProof/>
                <w:color w:val="000000"/>
                <w:sz w:val="18"/>
                <w:szCs w:val="18"/>
                <w:lang w:val="en-GB"/>
              </w:rPr>
              <w:t>(Dyer 2000)</w:t>
            </w:r>
            <w:r>
              <w:rPr>
                <w:color w:val="000000"/>
                <w:sz w:val="18"/>
                <w:szCs w:val="18"/>
                <w:lang w:val="en-GB"/>
              </w:rPr>
              <w:fldChar w:fldCharType="end"/>
            </w:r>
          </w:p>
        </w:tc>
      </w:tr>
      <w:tr w:rsidR="00466A14" w:rsidRPr="00FE0809" w14:paraId="643BF188" w14:textId="77777777" w:rsidTr="009B580D">
        <w:trPr>
          <w:cnfStyle w:val="000000100000" w:firstRow="0" w:lastRow="0" w:firstColumn="0" w:lastColumn="0" w:oddVBand="0" w:evenVBand="0" w:oddHBand="1"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1596" w:type="dxa"/>
            <w:hideMark/>
          </w:tcPr>
          <w:p w14:paraId="6F7DB7D6"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Cyprinodontidae</w:t>
            </w:r>
            <w:proofErr w:type="spellEnd"/>
          </w:p>
        </w:tc>
        <w:tc>
          <w:tcPr>
            <w:tcW w:w="1346" w:type="dxa"/>
            <w:hideMark/>
          </w:tcPr>
          <w:p w14:paraId="450280CE"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Orestias</w:t>
            </w:r>
          </w:p>
        </w:tc>
        <w:tc>
          <w:tcPr>
            <w:tcW w:w="2145" w:type="dxa"/>
            <w:hideMark/>
          </w:tcPr>
          <w:p w14:paraId="0C14469D"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agassii</w:t>
            </w:r>
            <w:proofErr w:type="gramEnd"/>
            <w:r w:rsidRPr="00FE0809">
              <w:rPr>
                <w:i/>
                <w:iCs/>
                <w:color w:val="000000"/>
                <w:sz w:val="18"/>
                <w:szCs w:val="18"/>
                <w:lang w:val="en-GB"/>
              </w:rPr>
              <w:t xml:space="preserve"> (Valenciennes, 1846)</w:t>
            </w:r>
          </w:p>
        </w:tc>
        <w:tc>
          <w:tcPr>
            <w:tcW w:w="1927" w:type="dxa"/>
            <w:hideMark/>
          </w:tcPr>
          <w:p w14:paraId="00E5BE78"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16E2C4B3"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Peru, Chile</w:t>
            </w:r>
          </w:p>
        </w:tc>
        <w:tc>
          <w:tcPr>
            <w:tcW w:w="1427" w:type="dxa"/>
            <w:hideMark/>
          </w:tcPr>
          <w:p w14:paraId="22063C17" w14:textId="0316CEAF" w:rsidR="00466A14" w:rsidRPr="00FE0809" w:rsidRDefault="00981AA7" w:rsidP="00981AA7">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iario Oficial de la Republica de Chile", "given" : "", "non-dropping-particle" : "", "parse-names" : false, "suffix" : "" } ], "id" : "ITEM-1", "issued" : { "date-parts" : [ [ "2008" ] ] }, "page" : "39.100", "title" : "Tercer Proceso de Clasificacion de Especies segun su Estado de Conservacion", "type" : "bill" }, "uris" : [ "http://www.mendeley.com/documents/?uuid=f2764fe3-b35a-4564-bd54-f72fd1db0a42"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Diario Oficial de la Republica de Chile 2008; Vargas et al. 2015)", "plainTextFormattedCitation" : "(Diario Oficial de la Republica de Chile 2008; Vargas et al. 2015)", "previouslyFormattedCitation" : "(Diario Oficial de la Republica de Chile 2008; Vargas et al. 2015)" }, "properties" : { "noteIndex" : 0 }, "schema" : "https://github.com/citation-style-language/schema/raw/master/csl-citation.json" }</w:instrText>
            </w:r>
            <w:r>
              <w:rPr>
                <w:color w:val="000000"/>
                <w:sz w:val="18"/>
                <w:szCs w:val="18"/>
                <w:lang w:val="en-GB"/>
              </w:rPr>
              <w:fldChar w:fldCharType="separate"/>
            </w:r>
            <w:r w:rsidRPr="00981AA7">
              <w:rPr>
                <w:noProof/>
                <w:color w:val="000000"/>
                <w:sz w:val="18"/>
                <w:szCs w:val="18"/>
                <w:lang w:val="en-GB"/>
              </w:rPr>
              <w:t>(Diario Oficial de la Republica de Chile 2008; Vargas et al. 2015)</w:t>
            </w:r>
            <w:r>
              <w:rPr>
                <w:color w:val="000000"/>
                <w:sz w:val="18"/>
                <w:szCs w:val="18"/>
                <w:lang w:val="en-GB"/>
              </w:rPr>
              <w:fldChar w:fldCharType="end"/>
            </w:r>
            <w:r w:rsidR="00466A14" w:rsidRPr="00FE0809">
              <w:rPr>
                <w:color w:val="000000"/>
                <w:sz w:val="18"/>
                <w:szCs w:val="18"/>
                <w:lang w:val="en-GB"/>
              </w:rPr>
              <w:t xml:space="preserve"> </w:t>
            </w:r>
          </w:p>
        </w:tc>
      </w:tr>
      <w:tr w:rsidR="00466A14" w:rsidRPr="00FE0809" w14:paraId="3BAE1433" w14:textId="77777777" w:rsidTr="009B580D">
        <w:trPr>
          <w:trHeight w:val="880"/>
        </w:trPr>
        <w:tc>
          <w:tcPr>
            <w:cnfStyle w:val="001000000000" w:firstRow="0" w:lastRow="0" w:firstColumn="1" w:lastColumn="0" w:oddVBand="0" w:evenVBand="0" w:oddHBand="0" w:evenHBand="0" w:firstRowFirstColumn="0" w:firstRowLastColumn="0" w:lastRowFirstColumn="0" w:lastRowLastColumn="0"/>
            <w:tcW w:w="1596" w:type="dxa"/>
            <w:hideMark/>
          </w:tcPr>
          <w:p w14:paraId="6AADCA91"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Cyprinodontidae</w:t>
            </w:r>
            <w:proofErr w:type="spellEnd"/>
          </w:p>
        </w:tc>
        <w:tc>
          <w:tcPr>
            <w:tcW w:w="1346" w:type="dxa"/>
            <w:hideMark/>
          </w:tcPr>
          <w:p w14:paraId="2841068D"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Orestias</w:t>
            </w:r>
          </w:p>
        </w:tc>
        <w:tc>
          <w:tcPr>
            <w:tcW w:w="2145" w:type="dxa"/>
            <w:hideMark/>
          </w:tcPr>
          <w:p w14:paraId="61A51BF3"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chungarensis</w:t>
            </w:r>
            <w:proofErr w:type="gramEnd"/>
            <w:r w:rsidRPr="00FE0809">
              <w:rPr>
                <w:i/>
                <w:iCs/>
                <w:color w:val="000000"/>
                <w:sz w:val="18"/>
                <w:szCs w:val="18"/>
                <w:lang w:val="en-GB"/>
              </w:rPr>
              <w:t xml:space="preserve"> (Arratia, 1982)</w:t>
            </w:r>
          </w:p>
        </w:tc>
        <w:tc>
          <w:tcPr>
            <w:tcW w:w="1927" w:type="dxa"/>
            <w:hideMark/>
          </w:tcPr>
          <w:p w14:paraId="162E131F"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1D80B56E"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5A2AEC0A" w14:textId="398E52A0" w:rsidR="00466A14" w:rsidRPr="00FE0809" w:rsidRDefault="00981AA7" w:rsidP="00981AA7">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iario Oficial de la Republica de Chile", "given" : "", "non-dropping-particle" : "", "parse-names" : false, "suffix" : "" } ], "id" : "ITEM-1", "issued" : { "date-parts" : [ [ "2008" ] ] }, "page" : "39.100", "title" : "Tercer Proceso de Clasificacion de Especies segun su Estado de Conservacion", "type" : "bill" }, "uris" : [ "http://www.mendeley.com/documents/?uuid=f2764fe3-b35a-4564-bd54-f72fd1db0a42" ] }, { "id" : "ITEM-2",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2",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Diario Oficial de la Republica de Chile 2008; Vargas et al. 2015)", "plainTextFormattedCitation" : "(Diario Oficial de la Republica de Chile 2008; Vargas et al. 2015)", "previouslyFormattedCitation" : "(Diario Oficial de la Republica de Chile 2008; Vargas et al. 2015)" }, "properties" : { "noteIndex" : 0 }, "schema" : "https://github.com/citation-style-language/schema/raw/master/csl-citation.json" }</w:instrText>
            </w:r>
            <w:r>
              <w:rPr>
                <w:color w:val="000000"/>
                <w:sz w:val="18"/>
                <w:szCs w:val="18"/>
                <w:lang w:val="en-GB"/>
              </w:rPr>
              <w:fldChar w:fldCharType="separate"/>
            </w:r>
            <w:r w:rsidRPr="00981AA7">
              <w:rPr>
                <w:noProof/>
                <w:color w:val="000000"/>
                <w:sz w:val="18"/>
                <w:szCs w:val="18"/>
                <w:lang w:val="en-GB"/>
              </w:rPr>
              <w:t>(Diario Oficial de la Republica de Chile 2008; Vargas et al. 2015)</w:t>
            </w:r>
            <w:r>
              <w:rPr>
                <w:color w:val="000000"/>
                <w:sz w:val="18"/>
                <w:szCs w:val="18"/>
                <w:lang w:val="en-GB"/>
              </w:rPr>
              <w:fldChar w:fldCharType="end"/>
            </w:r>
            <w:r w:rsidR="00466A14" w:rsidRPr="00FE0809">
              <w:rPr>
                <w:color w:val="000000"/>
                <w:sz w:val="18"/>
                <w:szCs w:val="18"/>
                <w:lang w:val="en-GB"/>
              </w:rPr>
              <w:t xml:space="preserve"> </w:t>
            </w:r>
          </w:p>
        </w:tc>
      </w:tr>
      <w:tr w:rsidR="00466A14" w:rsidRPr="00FE0809" w14:paraId="39DB0B5D" w14:textId="77777777" w:rsidTr="009B580D">
        <w:trPr>
          <w:cnfStyle w:val="000000100000" w:firstRow="0" w:lastRow="0" w:firstColumn="0" w:lastColumn="0" w:oddVBand="0" w:evenVBand="0" w:oddHBand="1" w:evenHBand="0" w:firstRowFirstColumn="0" w:firstRowLastColumn="0" w:lastRowFirstColumn="0" w:lastRowLastColumn="0"/>
          <w:trHeight w:val="1100"/>
        </w:trPr>
        <w:tc>
          <w:tcPr>
            <w:cnfStyle w:val="001000000000" w:firstRow="0" w:lastRow="0" w:firstColumn="1" w:lastColumn="0" w:oddVBand="0" w:evenVBand="0" w:oddHBand="0" w:evenHBand="0" w:firstRowFirstColumn="0" w:firstRowLastColumn="0" w:lastRowFirstColumn="0" w:lastRowLastColumn="0"/>
            <w:tcW w:w="1596" w:type="dxa"/>
            <w:hideMark/>
          </w:tcPr>
          <w:p w14:paraId="2049B6D4"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Cyprinodontidae</w:t>
            </w:r>
            <w:proofErr w:type="spellEnd"/>
          </w:p>
        </w:tc>
        <w:tc>
          <w:tcPr>
            <w:tcW w:w="1346" w:type="dxa"/>
            <w:hideMark/>
          </w:tcPr>
          <w:p w14:paraId="46F7B5BD"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Orestias</w:t>
            </w:r>
          </w:p>
        </w:tc>
        <w:tc>
          <w:tcPr>
            <w:tcW w:w="2145" w:type="dxa"/>
            <w:hideMark/>
          </w:tcPr>
          <w:p w14:paraId="2803DB85"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parinacotensis</w:t>
            </w:r>
            <w:proofErr w:type="gramEnd"/>
            <w:r w:rsidRPr="00FE0809">
              <w:rPr>
                <w:i/>
                <w:iCs/>
                <w:color w:val="000000"/>
                <w:sz w:val="18"/>
                <w:szCs w:val="18"/>
                <w:lang w:val="en-GB"/>
              </w:rPr>
              <w:t xml:space="preserve"> (Arratia, 1982)</w:t>
            </w:r>
          </w:p>
        </w:tc>
        <w:tc>
          <w:tcPr>
            <w:tcW w:w="1927" w:type="dxa"/>
            <w:hideMark/>
          </w:tcPr>
          <w:p w14:paraId="37093836"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58C1AE6F"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453914AD" w14:textId="6142EAE2" w:rsidR="00466A14" w:rsidRPr="00FE0809" w:rsidRDefault="00981AA7" w:rsidP="00981AA7">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iario Oficial de la Republica de Chile", "given" : "", "non-dropping-particle" : "", "parse-names" : false, "suffix" : "" } ], "id" : "ITEM-1", "issued" : { "date-parts" : [ [ "2008" ] ] }, "page" : "39.100", "title" : "Tercer Proceso de Clasificacion de Especies segun su Estado de Conservacion", "type" : "bill" }, "uris" : [ "http://www.mendeley.com/documents/?uuid=f2764fe3-b35a-4564-bd54-f72fd1db0a42" ] }, { "id" : "ITEM-2", "itemData" : { "URL" : "http://www.mma.gob.cl/clasificacionespecies/doc/UNIFICADA_de_Especie_Estado_Conservacion_Nov2014_publico.xls", "author" : [ { "dropping-particle" : "", "family" : "Ministerio del Medio Ambiente", "given" : "", "non-dropping-particle" : "", "parse-names" : false, "suffix" : "" } ], "id" : "ITEM-2", "issued" : { "date-parts" : [ [ "2013" ] ] }, "title" : "Especies: Clasificacion segun estado de conservacion", "type" : "webpage" }, "uris" : [ "http://www.mendeley.com/documents/?uuid=47ca5f50-5396-4052-91dd-8a1a54c90454" ] }, { "id" : "ITEM-3",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3",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Diario Oficial de la Republica de Chile 2008; Ministerio del Medio Ambiente 2013; Vargas et al. 2015)", "plainTextFormattedCitation" : "(Diario Oficial de la Republica de Chile 2008; Ministerio del Medio Ambiente 2013; Vargas et al. 2015)", "previouslyFormattedCitation" : "(Diario Oficial de la Republica de Chile 2008; Ministerio del Medio Ambiente 2013; Vargas et al. 2015)" }, "properties" : { "noteIndex" : 0 }, "schema" : "https://github.com/citation-style-language/schema/raw/master/csl-citation.json" }</w:instrText>
            </w:r>
            <w:r>
              <w:rPr>
                <w:color w:val="000000"/>
                <w:sz w:val="18"/>
                <w:szCs w:val="18"/>
                <w:lang w:val="en-GB"/>
              </w:rPr>
              <w:fldChar w:fldCharType="separate"/>
            </w:r>
            <w:r w:rsidRPr="00981AA7">
              <w:rPr>
                <w:noProof/>
                <w:color w:val="000000"/>
                <w:sz w:val="18"/>
                <w:szCs w:val="18"/>
                <w:lang w:val="en-GB"/>
              </w:rPr>
              <w:t>(Diario Oficial de la Republica de Chile 2008; Ministerio del Medio Ambiente 2013; Vargas et al. 2015)</w:t>
            </w:r>
            <w:r>
              <w:rPr>
                <w:color w:val="000000"/>
                <w:sz w:val="18"/>
                <w:szCs w:val="18"/>
                <w:lang w:val="en-GB"/>
              </w:rPr>
              <w:fldChar w:fldCharType="end"/>
            </w:r>
          </w:p>
        </w:tc>
      </w:tr>
      <w:tr w:rsidR="00466A14" w:rsidRPr="00FE0809" w14:paraId="7A3447F7" w14:textId="77777777" w:rsidTr="009B580D">
        <w:trPr>
          <w:trHeight w:val="880"/>
        </w:trPr>
        <w:tc>
          <w:tcPr>
            <w:cnfStyle w:val="001000000000" w:firstRow="0" w:lastRow="0" w:firstColumn="1" w:lastColumn="0" w:oddVBand="0" w:evenVBand="0" w:oddHBand="0" w:evenHBand="0" w:firstRowFirstColumn="0" w:firstRowLastColumn="0" w:lastRowFirstColumn="0" w:lastRowLastColumn="0"/>
            <w:tcW w:w="1596" w:type="dxa"/>
            <w:hideMark/>
          </w:tcPr>
          <w:p w14:paraId="234FB273"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Cyprinodontidae</w:t>
            </w:r>
            <w:proofErr w:type="spellEnd"/>
          </w:p>
        </w:tc>
        <w:tc>
          <w:tcPr>
            <w:tcW w:w="1346" w:type="dxa"/>
            <w:hideMark/>
          </w:tcPr>
          <w:p w14:paraId="437D9A14"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Orestias</w:t>
            </w:r>
          </w:p>
        </w:tc>
        <w:tc>
          <w:tcPr>
            <w:tcW w:w="2145" w:type="dxa"/>
            <w:hideMark/>
          </w:tcPr>
          <w:p w14:paraId="448CC2DD"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laucaensis</w:t>
            </w:r>
            <w:proofErr w:type="gramEnd"/>
            <w:r w:rsidRPr="00FE0809">
              <w:rPr>
                <w:i/>
                <w:iCs/>
                <w:color w:val="000000"/>
                <w:sz w:val="18"/>
                <w:szCs w:val="18"/>
                <w:lang w:val="en-GB"/>
              </w:rPr>
              <w:t xml:space="preserve"> (Arratia, 1982)</w:t>
            </w:r>
          </w:p>
        </w:tc>
        <w:tc>
          <w:tcPr>
            <w:tcW w:w="1927" w:type="dxa"/>
            <w:hideMark/>
          </w:tcPr>
          <w:p w14:paraId="671C6AB4"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6C10D4D2"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68B81CC3" w14:textId="1FA571C6" w:rsidR="00466A14" w:rsidRPr="00FE0809" w:rsidRDefault="00981AA7" w:rsidP="00981AA7">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uthor" : [ { "dropping-particle" : "", "family" : "Diario Oficial de la Republica de Chile", "given" : "", "non-dropping-particle" : "", "parse-names" : false, "suffix" : "" } ], "id" : "ITEM-1", "issued" : { "date-parts" : [ [ "2008" ] ] }, "page" : "39.100", "title" : "Tercer Proceso de Clasificacion de Especies segun su Estado de Conservacion", "type" : "bill" }, "uris" : [ "http://www.mendeley.com/documents/?uuid=f2764fe3-b35a-4564-bd54-f72fd1db0a42" ] }, { "id" : "ITEM-2", "itemData" : { "URL" : "http://www.mma.gob.cl/clasificacionespecies/doc/UNIFICADA_de_Especie_Estado_Conservacion_Nov2014_publico.xls", "author" : [ { "dropping-particle" : "", "family" : "Ministerio del Medio Ambiente", "given" : "", "non-dropping-particle" : "", "parse-names" : false, "suffix" : "" } ], "id" : "ITEM-2", "issued" : { "date-parts" : [ [ "2013" ] ] }, "title" : "Especies: Clasificacion segun estado de conservacion", "type" : "webpage" }, "uris" : [ "http://www.mendeley.com/documents/?uuid=47ca5f50-5396-4052-91dd-8a1a54c90454" ] } ], "mendeley" : { "formattedCitation" : "(Diario Oficial de la Republica de Chile 2008; Ministerio del Medio Ambiente 2013)", "plainTextFormattedCitation" : "(Diario Oficial de la Republica de Chile 2008; Ministerio del Medio Ambiente 2013)", "previouslyFormattedCitation" : "(Diario Oficial de la Republica de Chile 2008; Ministerio del Medio Ambiente 2013)" }, "properties" : { "noteIndex" : 0 }, "schema" : "https://github.com/citation-style-language/schema/raw/master/csl-citation.json" }</w:instrText>
            </w:r>
            <w:r>
              <w:rPr>
                <w:color w:val="000000"/>
                <w:sz w:val="18"/>
                <w:szCs w:val="18"/>
                <w:lang w:val="en-GB"/>
              </w:rPr>
              <w:fldChar w:fldCharType="separate"/>
            </w:r>
            <w:r w:rsidRPr="00981AA7">
              <w:rPr>
                <w:noProof/>
                <w:color w:val="000000"/>
                <w:sz w:val="18"/>
                <w:szCs w:val="18"/>
                <w:lang w:val="en-GB"/>
              </w:rPr>
              <w:t>(Diario Oficial de la Republica de Chile 2008; Ministerio del Medio Ambiente 2013)</w:t>
            </w:r>
            <w:r>
              <w:rPr>
                <w:color w:val="000000"/>
                <w:sz w:val="18"/>
                <w:szCs w:val="18"/>
                <w:lang w:val="en-GB"/>
              </w:rPr>
              <w:fldChar w:fldCharType="end"/>
            </w:r>
          </w:p>
        </w:tc>
      </w:tr>
      <w:tr w:rsidR="00466A14" w:rsidRPr="00FE0809" w14:paraId="1FA9AD26" w14:textId="77777777" w:rsidTr="009B580D">
        <w:trPr>
          <w:cnfStyle w:val="000000100000" w:firstRow="0" w:lastRow="0" w:firstColumn="0" w:lastColumn="0" w:oddVBand="0" w:evenVBand="0" w:oddHBand="1" w:evenHBand="0" w:firstRowFirstColumn="0" w:firstRowLastColumn="0" w:lastRowFirstColumn="0" w:lastRowLastColumn="0"/>
          <w:trHeight w:val="1100"/>
        </w:trPr>
        <w:tc>
          <w:tcPr>
            <w:cnfStyle w:val="001000000000" w:firstRow="0" w:lastRow="0" w:firstColumn="1" w:lastColumn="0" w:oddVBand="0" w:evenVBand="0" w:oddHBand="0" w:evenHBand="0" w:firstRowFirstColumn="0" w:firstRowLastColumn="0" w:lastRowFirstColumn="0" w:lastRowLastColumn="0"/>
            <w:tcW w:w="1596" w:type="dxa"/>
            <w:hideMark/>
          </w:tcPr>
          <w:p w14:paraId="42B9DAD9"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Cyprinodontidae</w:t>
            </w:r>
            <w:proofErr w:type="spellEnd"/>
          </w:p>
        </w:tc>
        <w:tc>
          <w:tcPr>
            <w:tcW w:w="1346" w:type="dxa"/>
            <w:hideMark/>
          </w:tcPr>
          <w:p w14:paraId="6F0D8415"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Orestias</w:t>
            </w:r>
          </w:p>
        </w:tc>
        <w:tc>
          <w:tcPr>
            <w:tcW w:w="2145" w:type="dxa"/>
            <w:hideMark/>
          </w:tcPr>
          <w:p w14:paraId="7490FDE1"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ascotanensis</w:t>
            </w:r>
            <w:proofErr w:type="gramEnd"/>
            <w:r w:rsidRPr="00FE0809">
              <w:rPr>
                <w:i/>
                <w:iCs/>
                <w:color w:val="000000"/>
                <w:sz w:val="18"/>
                <w:szCs w:val="18"/>
                <w:lang w:val="en-GB"/>
              </w:rPr>
              <w:t xml:space="preserve"> (Parenti, 1984)</w:t>
            </w:r>
          </w:p>
        </w:tc>
        <w:tc>
          <w:tcPr>
            <w:tcW w:w="1927" w:type="dxa"/>
            <w:hideMark/>
          </w:tcPr>
          <w:p w14:paraId="7968A270"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4E1EFCDB"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602251D1" w14:textId="7EA0A422" w:rsidR="00466A14" w:rsidRPr="00FE0809" w:rsidRDefault="00981AA7" w:rsidP="002C5465">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DOI" : "10.4067/S0717-65382005000100023", "ISSN" : "0717-6538", "abstract" : "El g\u00e9nero Trichomycterus incluye aproximadamente 120 especies, que se distribuyen com\u00fanmente en las cabeceras de los r\u00edos neotropicales. En Chile este g\u00e9nero se encuentra ampliamente distribuido: en el altiplano (14\u00b0-22\u00b0S) Trichomycterus chungaraensis; T. laucaensis y T. rivulatus, mientras T. areolatus se distribuye entre Huasco (28\u00b0 27'S) y Chilo\u00e9 (41\u00b0 27'S), presentando la mayor amplitud en extensi\u00f3n, y en simpatr\u00eda con T. chiltoni en la cuenca del B\u00edo B\u00edo (36\u00b0 49'S). La diversidad de h\u00e1bitats colonizados por este g\u00e9nero habr\u00eda conllevado cambios morfol\u00f3gicos, los que se analizaron con la t\u00e9cnica morfometr\u00eda geom\u00e9trica. Se localizaron siete landmarks del tipo I y II, y se efectu\u00f3 una superposici\u00f3n de landmarks por el m\u00e9todo de GPA (Generalized Procrustes Superimposition Analysis). Para describir las relaciones entre las especies se utiliz\u00f3 un an\u00e1lisis de Relative Warp, en el cual los dos primeros Relative Warp explicaron el 67,22%. Con una ordenaci\u00f3n de tipo UPGMA se encontr\u00f3 una fuerte relaci\u00f3n entre T. chungaraensis, T. laucaensis y T. rivulatus, diferenci\u00e1ndose de T. areolatus y T. chiltoni, los que mostraron alta similitud entre ellos. Estas relaciones de forma se asociar\u00edan con las distribuciones geogr\u00e1ficas de las especies, correspondientes a la provincia del Titicaca y a la provincia Chilena, respectivamente", "author" : [ { "dropping-particle" : "", "family" : "Pardo", "given" : "R.", "non-dropping-particle" : "", "parse-names" : false, "suffix" : "" }, { "dropping-particle" : "", "family" : "Scott", "given" : "S.", "non-dropping-particle" : "", "parse-names" : false, "suffix" : "" }, { "dropping-particle" : "", "family" : "Vila", "given" : "I.", "non-dropping-particle" : "", "parse-names" : false, "suffix" : "" } ], "container-title" : "Gayana (Concepci\u00f3n)", "id" : "ITEM-1", "issue" : "1", "issued" : { "date-parts" : [ [ "2005" ] ] }, "page" : "180-183", "title" : "Analisis de formas en especies Chilenas del generoTrichomycterus (Osteichthyes: Siluriformes) utilizando morfometria geometrica", "type" : "article-journal", "volume" : "69" }, "uris" : [ "http://www.mendeley.com/documents/?uuid=b1a60bb8-bbb0-4166-8ceb-7899c63ae2db" ] }, { "id" : "ITEM-2", "itemData" : { "DOI" : "10.1007/s10641-006-9150-0", "ISBN" : "0378-1909", "ISSN" : "03781909", "author" : [ { "dropping-particle" : "", "family" : "Vila", "given" : "Irma", "non-dropping-particle" : "", "parse-names" : false, "suffix" : "" }, { "dropping-particle" : "", "family" : "Mendez", "given" : "Marco A.", "non-dropping-particle" : "", "parse-names" : false, "suffix" : "" }, { "dropping-particle" : "", "family" : "Scott", "given" : "Sergio", "non-dropping-particle" : "", "parse-names" : false, "suffix" : "" }, { "dropping-particle" : "", "family" : "Morales", "given" : "Pamela M.", "non-dropping-particle" : "", "parse-names" : false, "suffix" : "" }, { "dropping-particle" : "", "family" : "Poulin", "given" : "Elie", "non-dropping-particle" : "", "parse-names" : false, "suffix" : "" } ], "container-title" : "Environmental Biology of Fishes", "id" : "ITEM-2", "issue" : "4", "issued" : { "date-parts" : [ [ "2007" ] ] }, "page" : "491-492", "title" : "Threatened fishes of the world: &lt;i&gt;Orestias ascotanensis&lt;/i&gt; Parenti, 1984 (Cyprinodontidae)", "type" : "article-journal", "volume" : "80" }, "uris" : [ "http://www.mendeley.com/documents/?uuid=028fb3e1-7fcf-4e1b-a5fd-4e29591861e3" ] }, { "id" : "ITEM-3", "itemData" : { "author" : [ { "dropping-particle" : "", "family" : "Diario Oficial de la Republica de Chile", "given" : "", "non-dropping-particle" : "", "parse-names" : false, "suffix" : "" } ], "id" : "ITEM-3", "issued" : { "date-parts" : [ [ "2008" ] ] }, "page" : "39.100", "title" : "Tercer Proceso de Clasificacion de Especies segun su Estado de Conservacion", "type" : "bill" }, "uris" : [ "http://www.mendeley.com/documents/?uuid=f2764fe3-b35a-4564-bd54-f72fd1db0a42" ] }, { "id" : "ITEM-4", "itemData" : { "URL" : "http://www.mma.gob.cl/clasificacionespecies/doc/UNIFICADA_de_Especie_Estado_Conservacion_Nov2014_publico.xls", "author" : [ { "dropping-particle" : "", "family" : "Ministerio del Medio Ambiente", "given" : "", "non-dropping-particle" : "", "parse-names" : false, "suffix" : "" } ], "id" : "ITEM-4", "issued" : { "date-parts" : [ [ "2013" ] ] }, "title" : "Especies: Clasificacion segun estado de conservacion", "type" : "webpage" }, "uris" : [ "http://www.mendeley.com/documents/?uuid=47ca5f50-5396-4052-91dd-8a1a54c90454" ] } ], "mendeley" : { "formattedCitation" : "(Pardo et al. 2005; Vila et al. 2007; Diario Oficial de la Republica de Chile 2008; Ministerio del Medio Ambiente 2013)", "plainTextFormattedCitation" : "(Pardo et al. 2005; Vila et al. 2007; Diario Oficial de la Republica de Chile 2008; Ministerio del Medio Ambiente 2013)", "previouslyFormattedCitation" : "(Pardo et al. 2005; Vila et al. 2007; Diario Oficial de la Republica de Chile 2008; Ministerio del Medio Ambiente 2013)" }, "properties" : { "noteIndex" : 0 }, "schema" : "https://github.com/citation-style-language/schema/raw/master/csl-citation.json" }</w:instrText>
            </w:r>
            <w:r>
              <w:rPr>
                <w:color w:val="000000"/>
                <w:sz w:val="18"/>
                <w:szCs w:val="18"/>
                <w:lang w:val="en-GB"/>
              </w:rPr>
              <w:fldChar w:fldCharType="separate"/>
            </w:r>
            <w:r w:rsidR="002C5465" w:rsidRPr="002C5465">
              <w:rPr>
                <w:noProof/>
                <w:color w:val="000000"/>
                <w:sz w:val="18"/>
                <w:szCs w:val="18"/>
                <w:lang w:val="en-GB"/>
              </w:rPr>
              <w:t>(Pardo et al. 2005; Vila et al. 2007; Diario Oficial de la Republica de Chile 2008; Ministerio del Medio Ambiente 2013)</w:t>
            </w:r>
            <w:r>
              <w:rPr>
                <w:color w:val="000000"/>
                <w:sz w:val="18"/>
                <w:szCs w:val="18"/>
                <w:lang w:val="en-GB"/>
              </w:rPr>
              <w:fldChar w:fldCharType="end"/>
            </w:r>
          </w:p>
        </w:tc>
      </w:tr>
      <w:tr w:rsidR="00466A14" w:rsidRPr="00FE0809" w14:paraId="4C2390E6" w14:textId="77777777" w:rsidTr="009B580D">
        <w:trPr>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4B6445B3"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Cyprinodontidae</w:t>
            </w:r>
            <w:proofErr w:type="spellEnd"/>
          </w:p>
        </w:tc>
        <w:tc>
          <w:tcPr>
            <w:tcW w:w="1346" w:type="dxa"/>
            <w:hideMark/>
          </w:tcPr>
          <w:p w14:paraId="60D2B506"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Orestias</w:t>
            </w:r>
          </w:p>
        </w:tc>
        <w:tc>
          <w:tcPr>
            <w:tcW w:w="2145" w:type="dxa"/>
            <w:hideMark/>
          </w:tcPr>
          <w:p w14:paraId="0E778E96"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gloriae</w:t>
            </w:r>
            <w:proofErr w:type="gramEnd"/>
            <w:r w:rsidRPr="00FE0809">
              <w:rPr>
                <w:i/>
                <w:iCs/>
                <w:color w:val="000000"/>
                <w:sz w:val="18"/>
                <w:szCs w:val="18"/>
                <w:lang w:val="en-GB"/>
              </w:rPr>
              <w:t xml:space="preserve"> (Vila et al, 2011)</w:t>
            </w:r>
          </w:p>
        </w:tc>
        <w:tc>
          <w:tcPr>
            <w:tcW w:w="1927" w:type="dxa"/>
            <w:hideMark/>
          </w:tcPr>
          <w:p w14:paraId="1BA5B715" w14:textId="570F2D06"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FW</w:t>
            </w:r>
            <w:r>
              <w:rPr>
                <w:color w:val="000000"/>
                <w:sz w:val="18"/>
                <w:szCs w:val="18"/>
                <w:lang w:val="en-GB"/>
              </w:rPr>
              <w:t xml:space="preserve"> (Saltpans)</w:t>
            </w:r>
            <w:r w:rsidRPr="00FE0809">
              <w:rPr>
                <w:color w:val="000000"/>
                <w:sz w:val="18"/>
                <w:szCs w:val="18"/>
                <w:lang w:val="en-GB"/>
              </w:rPr>
              <w:t xml:space="preserve"> </w:t>
            </w:r>
          </w:p>
        </w:tc>
        <w:tc>
          <w:tcPr>
            <w:tcW w:w="1467" w:type="dxa"/>
            <w:hideMark/>
          </w:tcPr>
          <w:p w14:paraId="63625D66"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37978DB1" w14:textId="2CE66A6D" w:rsidR="00466A14" w:rsidRPr="00FE0809" w:rsidRDefault="002C5465" w:rsidP="002C5465">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6136A2">
              <w:rPr>
                <w:color w:val="000000"/>
                <w:sz w:val="18"/>
                <w:szCs w:val="18"/>
                <w:lang w:val="en-GB"/>
              </w:rPr>
              <w:instrText>ADDIN CSL_CITATION { "citationItems" : [ { "id" : "ITEM-1", "itemData" : { "ISSN" : "09369902", "abstract" : "Orestias gloriae, new species, is described from the isolated springs that drain into the Carcote saltpan in the southern high Andes, in the Chilean Altiplano, at an altitude of 3706 m a. s. l. (21\u00b016'58.6\" S 68\u00b019'28.4\" W). This is the only fish species found in these saltpan springs characterized by scarce vegetation, aquatic insects, crustaceans, and mollusks. The new species is separated from other species of Orestias by several unique characters such as a truncated cephalic lyre-like pattern of neuromasts represented only by the rostral series followed by few and large neuromasts irregularly placed; discontinuous series of infraorbital and preopercle-mandibular neuromasts; thick and irregularly-shaped ornamented cycloid scales covering the skull roof; scales covering the posterior part of the skull roof ankylosed into a plate. Additional characters are the presence of a protractile mouth and a char- acteristic karyotype. Although differences in sizes is a common sexually dimorphic feature found in Orestias, differences in the dentition on the fifth ceratobranchial distinsguish males and females of O. gloriae. Introduction", "author" : [ { "dropping-particle" : "", "family" : "Vila", "given" : "Irma", "non-dropping-particle" : "", "parse-names" : false, "suffix" : "" }, { "dropping-particle" : "", "family" : "Scott", "given" : "Sergio", "non-dropping-particle" : "", "parse-names" : false, "suffix" : "" }, { "dropping-particle" : "", "family" : "Mendez", "given" : "Marco A.", "non-dropping-particle" : "", "parse-names" : false, "suffix" : "" }, { "dropping-particle" : "", "family" : "Valenzuela", "given" : "Felipe", "non-dropping-particle" : "", "parse-names" : false, "suffix" : "" }, { "dropping-particle" : "", "family" : "Iturra", "given" : "Patricia", "non-dropping-particle" : "", "parse-names" : false, "suffix" : "" }, { "dropping-particle" : "", "family" : "Poulin", "given" : "Elie", "non-dropping-particle" : "", "parse-names" : false, "suffix" : "" } ], "container-title" : "Ichthyological Exploration of Freshwaters", "id" : "ITEM-1", "issue" : "4", "issued" : { "date-parts" : [ [ "2011" ] ] }, "page" : "345-353", "title" : "&lt;i&gt;Orestias gloriae&lt;/i&gt;, a new species of cyprinodontid fish from saltpan spring of the southern high Andes (Teleostei: Cyprinodontidae)", "type" : "article-journal", "volume" : "22" }, "uris" : [ "http://www.mendeley.com/documents/?uuid=497b2d0c-d90a-4958-adef-f181af4d37e0" ] } ], "mendeley" : { "formattedCitation" : "(Vila et al. 2011)", "plainTextFormattedCitation" : "(Vila et al. 2011)", "previouslyFormattedCitation" : "(Vila et al. 2011)" }, "properties" : { "noteIndex" : 0 }, "schema" : "https://github.com/citation-style-language/schema/raw/master/csl-citation.json" }</w:instrText>
            </w:r>
            <w:r>
              <w:rPr>
                <w:color w:val="000000"/>
                <w:sz w:val="18"/>
                <w:szCs w:val="18"/>
                <w:lang w:val="en-GB"/>
              </w:rPr>
              <w:fldChar w:fldCharType="separate"/>
            </w:r>
            <w:r w:rsidRPr="002C5465">
              <w:rPr>
                <w:noProof/>
                <w:color w:val="000000"/>
                <w:sz w:val="18"/>
                <w:szCs w:val="18"/>
                <w:lang w:val="en-GB"/>
              </w:rPr>
              <w:t>(Vila et al. 2011)</w:t>
            </w:r>
            <w:r>
              <w:rPr>
                <w:color w:val="000000"/>
                <w:sz w:val="18"/>
                <w:szCs w:val="18"/>
                <w:lang w:val="en-GB"/>
              </w:rPr>
              <w:fldChar w:fldCharType="end"/>
            </w:r>
          </w:p>
        </w:tc>
      </w:tr>
      <w:tr w:rsidR="00466A14" w:rsidRPr="00FE0809" w14:paraId="2913883D" w14:textId="77777777" w:rsidTr="009B580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596" w:type="dxa"/>
            <w:hideMark/>
          </w:tcPr>
          <w:p w14:paraId="0B7A99FB"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Cyprinodontidae</w:t>
            </w:r>
            <w:proofErr w:type="spellEnd"/>
          </w:p>
        </w:tc>
        <w:tc>
          <w:tcPr>
            <w:tcW w:w="1346" w:type="dxa"/>
            <w:hideMark/>
          </w:tcPr>
          <w:p w14:paraId="7971DE2A"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Orestias</w:t>
            </w:r>
          </w:p>
        </w:tc>
        <w:tc>
          <w:tcPr>
            <w:tcW w:w="2145" w:type="dxa"/>
            <w:hideMark/>
          </w:tcPr>
          <w:p w14:paraId="2064E300"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piacotensis</w:t>
            </w:r>
            <w:proofErr w:type="gramEnd"/>
            <w:r w:rsidRPr="00FE0809">
              <w:rPr>
                <w:i/>
                <w:iCs/>
                <w:color w:val="000000"/>
                <w:sz w:val="18"/>
                <w:szCs w:val="18"/>
                <w:lang w:val="en-GB"/>
              </w:rPr>
              <w:t xml:space="preserve"> (Vila, 2006)</w:t>
            </w:r>
          </w:p>
        </w:tc>
        <w:tc>
          <w:tcPr>
            <w:tcW w:w="1927" w:type="dxa"/>
            <w:hideMark/>
          </w:tcPr>
          <w:p w14:paraId="596546A6"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41107F8D"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1A5424C6" w14:textId="2ADAB561" w:rsidR="00466A14" w:rsidRPr="00FE0809" w:rsidRDefault="002C5465" w:rsidP="002C5465">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DOI" : "10.1643/0045-8511(2006)2006[472:ANSOKI]2.0.CO;2", "ISSN" : "0045-8511", "abstract" : "A new species of Cyprinodontidae, Orestias piacotensis new species, is described from Laguna Piacota in the southern high Andean region (18[degree]11[minute]49.8[second]S, 69[degree]15[minute]56.9[second]W). It is a small and slender-bodied fish with mottled blackish bands on its flanks, fading to white on the belly and should be classified in the \"agassii complex.\" Its head is moderately large with large eyes whose orbits do not reach the dorsal profile. This species is distinguished from the rest of the \"agassii complex,\" by possessing a wide protractile mouth with slightly upturned lower jaws, and pectoral, dorsal, and anal fins with elongate middle rays, pointed and with a reduced (12-16) and constant number of rays. It has a long and narrow caudal peduncle. Rounded, irregularly-sized, small scales cover the sides of the body, being absent from the dorsal and ventral parts of the body. The gill rakers are long, rounded, and closely spaced. Both sexes have 52 chromosomes", "author" : [ { "dropping-particle" : "", "family" : "Vila", "given" : "Irma", "non-dropping-particle" : "", "parse-names" : false, "suffix" : "" } ], "container-title" : "Copeia", "id" : "ITEM-1", "issue" : "3", "issued" : { "date-parts" : [ [ "2006" ] ] }, "page" : "472-477", "title" : "A New Species of Killifish in the Genus Orestias (Teleostei: Cyprinodontidae) from the Southern High Andes, Chile", "type" : "article-journal", "volume" : "2006" }, "uris" : [ "http://www.mendeley.com/documents/?uuid=1011d6fe-2afe-4e14-b8b7-7cf106cd466d" ] }, { "id" : "ITEM-2", "itemData" : { "URL" : "http://www.mma.gob.cl/clasificacionespecies/doc/UNIFICADA_de_Especie_Estado_Conservacion_Nov2014_publico.xls", "author" : [ { "dropping-particle" : "", "family" : "Ministerio del Medio Ambiente", "given" : "", "non-dropping-particle" : "", "parse-names" : false, "suffix" : "" } ], "id" : "ITEM-2", "issued" : { "date-parts" : [ [ "2013" ] ] }, "title" : "Especies: Clasificacion segun estado de conservacion", "type" : "webpage" }, "uris" : [ "http://www.mendeley.com/documents/?uuid=47ca5f50-5396-4052-91dd-8a1a54c90454" ] } ], "mendeley" : { "formattedCitation" : "(Vila 2006; Ministerio del Medio Ambiente 2013)", "plainTextFormattedCitation" : "(Vila 2006; Ministerio del Medio Ambiente 2013)", "previouslyFormattedCitation" : "(Vila 2006; Ministerio del Medio Ambiente 2013)" }, "properties" : { "noteIndex" : 0 }, "schema" : "https://github.com/citation-style-language/schema/raw/master/csl-citation.json" }</w:instrText>
            </w:r>
            <w:r>
              <w:rPr>
                <w:color w:val="000000"/>
                <w:sz w:val="18"/>
                <w:szCs w:val="18"/>
                <w:lang w:val="en-GB"/>
              </w:rPr>
              <w:fldChar w:fldCharType="separate"/>
            </w:r>
            <w:r w:rsidRPr="002C5465">
              <w:rPr>
                <w:noProof/>
                <w:color w:val="000000"/>
                <w:sz w:val="18"/>
                <w:szCs w:val="18"/>
                <w:lang w:val="en-GB"/>
              </w:rPr>
              <w:t>(Vila 2006; Ministerio del Medio Ambiente 2013)</w:t>
            </w:r>
            <w:r>
              <w:rPr>
                <w:color w:val="000000"/>
                <w:sz w:val="18"/>
                <w:szCs w:val="18"/>
                <w:lang w:val="en-GB"/>
              </w:rPr>
              <w:fldChar w:fldCharType="end"/>
            </w:r>
          </w:p>
        </w:tc>
      </w:tr>
      <w:tr w:rsidR="00466A14" w:rsidRPr="00FE0809" w14:paraId="55021703" w14:textId="77777777" w:rsidTr="009B580D">
        <w:trPr>
          <w:trHeight w:val="1320"/>
        </w:trPr>
        <w:tc>
          <w:tcPr>
            <w:cnfStyle w:val="001000000000" w:firstRow="0" w:lastRow="0" w:firstColumn="1" w:lastColumn="0" w:oddVBand="0" w:evenVBand="0" w:oddHBand="0" w:evenHBand="0" w:firstRowFirstColumn="0" w:firstRowLastColumn="0" w:lastRowFirstColumn="0" w:lastRowLastColumn="0"/>
            <w:tcW w:w="1596" w:type="dxa"/>
            <w:hideMark/>
          </w:tcPr>
          <w:p w14:paraId="6D5E4A80"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Mugilidae</w:t>
            </w:r>
            <w:proofErr w:type="spellEnd"/>
          </w:p>
        </w:tc>
        <w:tc>
          <w:tcPr>
            <w:tcW w:w="1346" w:type="dxa"/>
            <w:hideMark/>
          </w:tcPr>
          <w:p w14:paraId="555CEF22"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 xml:space="preserve">Mugil </w:t>
            </w:r>
          </w:p>
        </w:tc>
        <w:tc>
          <w:tcPr>
            <w:tcW w:w="2145" w:type="dxa"/>
            <w:hideMark/>
          </w:tcPr>
          <w:p w14:paraId="694ED513"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cephalus</w:t>
            </w:r>
            <w:proofErr w:type="gramEnd"/>
            <w:r w:rsidRPr="00FE0809">
              <w:rPr>
                <w:i/>
                <w:iCs/>
                <w:color w:val="000000"/>
                <w:sz w:val="18"/>
                <w:szCs w:val="18"/>
                <w:lang w:val="en-GB"/>
              </w:rPr>
              <w:t xml:space="preserve"> (Linnaeus, 1758)</w:t>
            </w:r>
          </w:p>
        </w:tc>
        <w:tc>
          <w:tcPr>
            <w:tcW w:w="1927" w:type="dxa"/>
            <w:hideMark/>
          </w:tcPr>
          <w:p w14:paraId="10511F0F"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E/50km upstream FW</w:t>
            </w:r>
          </w:p>
        </w:tc>
        <w:tc>
          <w:tcPr>
            <w:tcW w:w="1467" w:type="dxa"/>
            <w:hideMark/>
          </w:tcPr>
          <w:p w14:paraId="7D5AC88A"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Worldwide coastal areas</w:t>
            </w:r>
          </w:p>
        </w:tc>
        <w:tc>
          <w:tcPr>
            <w:tcW w:w="1427" w:type="dxa"/>
            <w:hideMark/>
          </w:tcPr>
          <w:p w14:paraId="60631AA5" w14:textId="3D7CF5DB" w:rsidR="00466A14" w:rsidRPr="00FE0809" w:rsidRDefault="002C5465" w:rsidP="002C5465">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bstract" : "Most of freshwater fishes present in the Coastal Range are also present in Andean basins and hence there is not a fish fauna unique to coastal freshwater systems. Nevertheless, we identify four icthyc associations in the Coastal Range: a) Fish assemblages from basins originated within the Coastal Range. The steepness and short length of these rivers generate high spatial heterogeneity, providing conditions for a diverse ichthyofauna, including native species such as Basilichthys australis, Percilia gillissi, P. irwini, Percichthys trucha, Trichomycterus areolatus, Bullokia maldonadoi, Nematogenys inermis, Galaxias maculatus, Geotria australis and Mordacia lapicida. b) Assemblages of slow current or potamal zones. Species characteristic of these assemblages belong to the genera Cheirodon (Ch. galusdae, Ch. pisciculus, Ch. kiliani), Percilia (P. irwini and P. gillissi), Percichthys (P. trucha and P. melanops) and Galaxias. c) Assemblages of estuarine or river-mouth zones, characterized by a fish assemblage more typical of marine areas, with species such as Odontesthes regia, O. mauleanum, O. brevianalis, Eleginops maclovinus, and Mugil cephalus. d) Assemblages of lentic coastal systems, where species of pelagic habit (i.e., silversides and perchs) are found, and species richness tends to increase with eutrophication. All the assemblages described are being altered by the abundance of introduced species, including salmonids (Oncorhynchus mykiss and Salmo trutta) in the heads of coastal rivers, carps (Cyprinus carpio) in river pools, mosquitofish (Gambusia holbrooki)", "author" : [ { "dropping-particle" : "", "family" : "Habit", "given" : "Evelyn M.", "non-dropping-particle" : "", "parse-names" : false, "suffix" : "" }, { "dropping-particle" : "", "family" : "Victoriano", "given" : "Pedro", "non-dropping-particle" : "", "parse-names" : false, "suffix" : "" } ], "container-title" : "Biodiversidad y Ecolog\u00eda de la Cordillera de la Costa de Chile", "id" : "ITEM-1", "issued" : { "date-parts" : [ [ "2005" ] ] }, "page" : "374-389", "title" : "Peces de agua dulce de la Cordillera de la Costa", "type" : "chapter" }, "uris" : [ "http://www.mendeley.com/documents/?uuid=4028f014-de5a-454d-95e5-cc147da3519f" ] }, { "id" : "ITEM-2", "itemData" : { "author" : [ { "dropping-particle" : "", "family" : "Diario Oficial de la Republica de Chile", "given" : "", "non-dropping-particle" : "", "parse-names" : false, "suffix" : "" } ], "id" : "ITEM-2", "issued" : { "date-parts" : [ [ "2008" ] ] }, "page" : "39.100", "title" : "Tercer Proceso de Clasificacion de Especies segun su Estado de Conservacion", "type" : "bill" }, "uris" : [ "http://www.mendeley.com/documents/?uuid=f2764fe3-b35a-4564-bd54-f72fd1db0a42" ] }, { "id" : "ITEM-3", "itemData" : { "URL" : "http://www.mma.gob.cl/clasificacionespecies/doc/UNIFICADA_de_Especie_Estado_Conservacion_Nov2014_publico.xls", "author" : [ { "dropping-particle" : "", "family" : "Ministerio del Medio Ambiente", "given" : "", "non-dropping-particle" : "", "parse-names" : false, "suffix" : "" } ], "id" : "ITEM-3", "issued" : { "date-parts" : [ [ "2013" ] ] }, "title" : "Especies: Clasificacion segun estado de conservacion", "type" : "webpage" }, "uris" : [ "http://www.mendeley.com/documents/?uuid=47ca5f50-5396-4052-91dd-8a1a54c90454" ] }, { "id" : "ITEM-4",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4",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Habit and Victoriano 2005; Diario Oficial de la Republica de Chile 2008; Ministerio del Medio Ambiente 2013; Vargas et al. 2015)", "plainTextFormattedCitation" : "(Habit and Victoriano 2005; Diario Oficial de la Republica de Chile 2008; Ministerio del Medio Ambiente 2013; Vargas et al. 2015)", "previouslyFormattedCitation" : "(Habit and Victoriano 2005; Diario Oficial de la Republica de Chile 2008; Ministerio del Medio Ambiente 2013; Vargas et al. 2015)" }, "properties" : { "noteIndex" : 0 }, "schema" : "https://github.com/citation-style-language/schema/raw/master/csl-citation.json" }</w:instrText>
            </w:r>
            <w:r>
              <w:rPr>
                <w:color w:val="000000"/>
                <w:sz w:val="18"/>
                <w:szCs w:val="18"/>
                <w:lang w:val="en-GB"/>
              </w:rPr>
              <w:fldChar w:fldCharType="separate"/>
            </w:r>
            <w:r w:rsidRPr="002C5465">
              <w:rPr>
                <w:noProof/>
                <w:color w:val="000000"/>
                <w:sz w:val="18"/>
                <w:szCs w:val="18"/>
                <w:lang w:val="en-GB"/>
              </w:rPr>
              <w:t>(Habit and Victoriano 2005; Diario Oficial de la Republica de Chile 2008; Ministerio del Medio Ambiente 2013; Vargas et al. 2015)</w:t>
            </w:r>
            <w:r>
              <w:rPr>
                <w:color w:val="000000"/>
                <w:sz w:val="18"/>
                <w:szCs w:val="18"/>
                <w:lang w:val="en-GB"/>
              </w:rPr>
              <w:fldChar w:fldCharType="end"/>
            </w:r>
          </w:p>
        </w:tc>
      </w:tr>
      <w:tr w:rsidR="00466A14" w:rsidRPr="00FE0809" w14:paraId="44D67948" w14:textId="77777777" w:rsidTr="009B580D">
        <w:trPr>
          <w:cnfStyle w:val="000000100000" w:firstRow="0" w:lastRow="0" w:firstColumn="0" w:lastColumn="0" w:oddVBand="0" w:evenVBand="0" w:oddHBand="1" w:evenHBand="0" w:firstRowFirstColumn="0" w:firstRowLastColumn="0" w:lastRowFirstColumn="0" w:lastRowLastColumn="0"/>
          <w:trHeight w:val="1540"/>
        </w:trPr>
        <w:tc>
          <w:tcPr>
            <w:cnfStyle w:val="001000000000" w:firstRow="0" w:lastRow="0" w:firstColumn="1" w:lastColumn="0" w:oddVBand="0" w:evenVBand="0" w:oddHBand="0" w:evenHBand="0" w:firstRowFirstColumn="0" w:firstRowLastColumn="0" w:lastRowFirstColumn="0" w:lastRowLastColumn="0"/>
            <w:tcW w:w="1596" w:type="dxa"/>
            <w:hideMark/>
          </w:tcPr>
          <w:p w14:paraId="4C39BD95"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Percichthyidae</w:t>
            </w:r>
            <w:proofErr w:type="spellEnd"/>
          </w:p>
        </w:tc>
        <w:tc>
          <w:tcPr>
            <w:tcW w:w="1346" w:type="dxa"/>
            <w:hideMark/>
          </w:tcPr>
          <w:p w14:paraId="5E2AE1C2"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Percichthys</w:t>
            </w:r>
          </w:p>
        </w:tc>
        <w:tc>
          <w:tcPr>
            <w:tcW w:w="2145" w:type="dxa"/>
            <w:hideMark/>
          </w:tcPr>
          <w:p w14:paraId="2E23A725"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melanops</w:t>
            </w:r>
            <w:proofErr w:type="gramEnd"/>
            <w:r w:rsidRPr="00FE0809">
              <w:rPr>
                <w:i/>
                <w:iCs/>
                <w:color w:val="000000"/>
                <w:sz w:val="18"/>
                <w:szCs w:val="18"/>
                <w:lang w:val="en-GB"/>
              </w:rPr>
              <w:t xml:space="preserve"> (Girard, 1855)</w:t>
            </w:r>
          </w:p>
        </w:tc>
        <w:tc>
          <w:tcPr>
            <w:tcW w:w="1927" w:type="dxa"/>
            <w:hideMark/>
          </w:tcPr>
          <w:p w14:paraId="28CFFDDA"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1344BC4E"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389B9CAD" w14:textId="42846222" w:rsidR="00466A14" w:rsidRPr="00FE0809" w:rsidRDefault="002C5465" w:rsidP="002C5465">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bstract" : "Most of freshwater fishes present in the Coastal Range are also present in Andean basins and hence there is not a fish fauna unique to coastal freshwater systems. Nevertheless, we identify four icthyc associations in the Coastal Range: a) Fish assemblages from basins originated within the Coastal Range. The steepness and short length of these rivers generate high spatial heterogeneity, providing conditions for a diverse ichthyofauna, including native species such as Basilichthys australis, Percilia gillissi, P. irwini, Percichthys trucha, Trichomycterus areolatus, Bullokia maldonadoi, Nematogenys inermis, Galaxias maculatus, Geotria australis and Mordacia lapicida. b) Assemblages of slow current or potamal zones. Species characteristic of these assemblages belong to the genera Cheirodon (Ch. galusdae, Ch. pisciculus, Ch. kiliani), Percilia (P. irwini and P. gillissi), Percichthys (P. trucha and P. melanops) and Galaxias. c) Assemblages of estuarine or river-mouth zones, characterized by a fish assemblage more typical of marine areas, with species such as Odontesthes regia, O. mauleanum, O. brevianalis, Eleginops maclovinus, and Mugil cephalus. d) Assemblages of lentic coastal systems, where species of pelagic habit (i.e., silversides and perchs) are found, and species richness tends to increase with eutrophication. All the assemblages described are being altered by the abundance of introduced species, including salmonids (Oncorhynchus mykiss and Salmo trutta) in the heads of coastal rivers, carps (Cyprinus carpio) in river pools, mosquitofish (Gambusia holbrooki)", "author" : [ { "dropping-particle" : "", "family" : "Habit", "given" : "Evelyn M.", "non-dropping-particle" : "", "parse-names" : false, "suffix" : "" }, { "dropping-particle" : "", "family" : "Victoriano", "given" : "Pedro", "non-dropping-particle" : "", "parse-names" : false, "suffix" : "" } ], "container-title" : "Biodiversidad y Ecolog\u00eda de la Cordillera de la Costa de Chile", "id" : "ITEM-1", "issued" : { "date-parts" : [ [ "2005" ] ] }, "page" : "374-389", "title" : "Peces de agua dulce de la Cordillera de la Costa", "type" : "chapter" }, "uris" : [ "http://www.mendeley.com/documents/?uuid=4028f014-de5a-454d-95e5-cc147da3519f" ] }, { "id" : "ITEM-2", "itemData" : { "author" : [ { "dropping-particle" : "", "family" : "Diario Oficial de la Republica de Chile", "given" : "", "non-dropping-particle" : "", "parse-names" : false, "suffix" : "" } ], "id" : "ITEM-2", "issued" : { "date-parts" : [ [ "2008" ] ] }, "page" : "39.100", "title" : "Tercer Proceso de Clasificacion de Especies segun su Estado de Conservacion", "type" : "bill" }, "uris" : [ "http://www.mendeley.com/documents/?uuid=f2764fe3-b35a-4564-bd54-f72fd1db0a42" ] }, { "id" : "ITEM-3", "itemData" : { "URL" : "http://www.mma.gob.cl/clasificacionespecies/doc/UNIFICADA_de_Especie_Estado_Conservacion_Nov2014_publico.xls", "author" : [ { "dropping-particle" : "", "family" : "Ministerio del Medio Ambiente", "given" : "", "non-dropping-particle" : "", "parse-names" : false, "suffix" : "" } ], "id" : "ITEM-3", "issued" : { "date-parts" : [ [ "2013" ] ] }, "title" : "Especies: Clasificacion segun estado de conservacion", "type" : "webpage" }, "uris" : [ "http://www.mendeley.com/documents/?uuid=47ca5f50-5396-4052-91dd-8a1a54c90454" ] }, { "id" : "ITEM-4",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4",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Habit and Victoriano 2005; Diario Oficial de la Republica de Chile 2008; Ministerio del Medio Ambiente 2013; Vargas et al. 2015)", "plainTextFormattedCitation" : "(Habit and Victoriano 2005; Diario Oficial de la Republica de Chile 2008; Ministerio del Medio Ambiente 2013; Vargas et al. 2015)", "previouslyFormattedCitation" : "(Habit and Victoriano 2005; Diario Oficial de la Republica de Chile 2008; Ministerio del Medio Ambiente 2013; Vargas et al. 2015)" }, "properties" : { "noteIndex" : 0 }, "schema" : "https://github.com/citation-style-language/schema/raw/master/csl-citation.json" }</w:instrText>
            </w:r>
            <w:r>
              <w:rPr>
                <w:color w:val="000000"/>
                <w:sz w:val="18"/>
                <w:szCs w:val="18"/>
                <w:lang w:val="en-GB"/>
              </w:rPr>
              <w:fldChar w:fldCharType="separate"/>
            </w:r>
            <w:r w:rsidRPr="002C5465">
              <w:rPr>
                <w:noProof/>
                <w:color w:val="000000"/>
                <w:sz w:val="18"/>
                <w:szCs w:val="18"/>
                <w:lang w:val="en-GB"/>
              </w:rPr>
              <w:t>(Habit and Victoriano 2005; Diario Oficial de la Republica de Chile 2008; Ministerio del Medio Ambiente 2013; Vargas et al. 2015)</w:t>
            </w:r>
            <w:r>
              <w:rPr>
                <w:color w:val="000000"/>
                <w:sz w:val="18"/>
                <w:szCs w:val="18"/>
                <w:lang w:val="en-GB"/>
              </w:rPr>
              <w:fldChar w:fldCharType="end"/>
            </w:r>
          </w:p>
        </w:tc>
      </w:tr>
      <w:tr w:rsidR="00466A14" w:rsidRPr="00FE0809" w14:paraId="54ABAA7D" w14:textId="77777777" w:rsidTr="009B580D">
        <w:trPr>
          <w:trHeight w:val="1320"/>
        </w:trPr>
        <w:tc>
          <w:tcPr>
            <w:cnfStyle w:val="001000000000" w:firstRow="0" w:lastRow="0" w:firstColumn="1" w:lastColumn="0" w:oddVBand="0" w:evenVBand="0" w:oddHBand="0" w:evenHBand="0" w:firstRowFirstColumn="0" w:firstRowLastColumn="0" w:lastRowFirstColumn="0" w:lastRowLastColumn="0"/>
            <w:tcW w:w="1596" w:type="dxa"/>
            <w:hideMark/>
          </w:tcPr>
          <w:p w14:paraId="72F7903A"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Percichthyidae</w:t>
            </w:r>
            <w:proofErr w:type="spellEnd"/>
          </w:p>
        </w:tc>
        <w:tc>
          <w:tcPr>
            <w:tcW w:w="1346" w:type="dxa"/>
            <w:hideMark/>
          </w:tcPr>
          <w:p w14:paraId="1E64EF71"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Percichthys</w:t>
            </w:r>
          </w:p>
        </w:tc>
        <w:tc>
          <w:tcPr>
            <w:tcW w:w="2145" w:type="dxa"/>
            <w:hideMark/>
          </w:tcPr>
          <w:p w14:paraId="21428AF5"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trucha</w:t>
            </w:r>
            <w:proofErr w:type="gramEnd"/>
            <w:r w:rsidRPr="00FE0809">
              <w:rPr>
                <w:i/>
                <w:iCs/>
                <w:color w:val="000000"/>
                <w:sz w:val="18"/>
                <w:szCs w:val="18"/>
                <w:lang w:val="en-GB"/>
              </w:rPr>
              <w:t xml:space="preserve">  (Regan, 1905)</w:t>
            </w:r>
          </w:p>
        </w:tc>
        <w:tc>
          <w:tcPr>
            <w:tcW w:w="1927" w:type="dxa"/>
            <w:hideMark/>
          </w:tcPr>
          <w:p w14:paraId="10D9A8BB"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49D1993A" w14:textId="691D4D7E"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Pr>
                <w:sz w:val="18"/>
                <w:szCs w:val="18"/>
                <w:lang w:val="en-GB"/>
              </w:rPr>
              <w:t xml:space="preserve">Argentina, </w:t>
            </w:r>
            <w:r w:rsidRPr="00FE0809">
              <w:rPr>
                <w:sz w:val="18"/>
                <w:szCs w:val="18"/>
                <w:lang w:val="en-GB"/>
              </w:rPr>
              <w:t>Chile</w:t>
            </w:r>
          </w:p>
        </w:tc>
        <w:tc>
          <w:tcPr>
            <w:tcW w:w="1427" w:type="dxa"/>
            <w:hideMark/>
          </w:tcPr>
          <w:p w14:paraId="0F1FDE9B" w14:textId="49FC6060" w:rsidR="00466A14" w:rsidRPr="00FE0809" w:rsidRDefault="002C5465" w:rsidP="002C5465">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sidR="00E67BCE">
              <w:rPr>
                <w:color w:val="000000"/>
                <w:sz w:val="18"/>
                <w:szCs w:val="18"/>
                <w:lang w:val="en-GB"/>
              </w:rPr>
              <w:instrText>ADDIN CSL_CITATION { "citationItems" : [ { "id" : "ITEM-1", "itemData" : { "DOI" : "10.1111/j.1365-294X.2006.03010.x", "ISSN" : "0962-1083", "PMID" : "16911213", "abstract" : "We used molecular evidence to examine the roles that vicariance mechanisms (mountain-building and drainage changes during the Pleistocene) have played in producing phylogeographical structure within and among South American fish species of the temperate perch family Percichthyidae. The percichthyids include two South American genera, Percichthys and Percilia, each containing several species, all of which are endemic to southern Argentina and Chile (Patagonia). Maximum-likelihood phylogenies constructed using mitochondrial DNA (mtDNA) control region haplotypes and nuclear GnRH3-2 intron allele sequences support the current taxonomy at the genus level (both Percichthys and Percilia form strongly supported, monophyletic clades) but indicate that species-level designations need revision. Phylogeographical patterns at the mtDNA support the hypothesis that the Andes have been a major barrier to gene flow. Most species diversity occurs in watersheds to the west of the Andes, together with some ancient divergences among conspecific populations. In contrast, only one species (Percichthys trucha) is found east of the Andes, and little to no phylogeographical structure occurs among populations in this region. Mismatch analyses of mtDNA sequences suggest that eastern populations last went through a major bottleneck c. 188 000 bp, a date consistent with the onset of the penultimate and largest Pleistocene glaciation in Patagonia. We suggest that eastern populations have undergone repeated founder-flush events as a consequence of glacial cycles, and that the shallow phylogeny is due to mixing during recolonization periods. The area of greater diversity west of the Andes lies outside the northern limit of the glaciers. mtDNA mismatch analysis of the genus Percilia which is restricted to this area suggests a long-established population at equilibrium. We conclude that patterns of genetic diversity in these South American genera have been primarily influenced by barriers to gene flow (Andean orogeny, and to a lesser extent, isolation in river drainages), and by glacial cycles, which have resulted in population contraction, re-arrangement of some watersheds, and the temporary breakdown of dispersal barriers among eastern river systems.", "author" : [ { "dropping-particle" : "", "family" : "Ruzzante", "given" : "Daniel E", "non-dropping-particle" : "", "parse-names" : false, "suffix" : "" }, { "dropping-particle" : "", "family" : "Walde", "given" : "Sandra J", "non-dropping-particle" : "", "parse-names" : false, "suffix" : "" }, { "dropping-particle" : "", "family" : "Cussac", "given" : "V\u00edctor E", "non-dropping-particle" : "", "parse-names" : false, "suffix" : "" }, { "dropping-particle" : "", "family" : "Dalebout", "given" : "Merel L", "non-dropping-particle" : "", "parse-names" : false, "suffix" : "" }, { "dropping-particle" : "", "family" : "Seibert", "given" : "Jacob", "non-dropping-particle" : "", "parse-names" : false, "suffix" : "" }, { "dropping-particle" : "", "family" : "Ortubay", "given" : "Silvia", "non-dropping-particle" : "", "parse-names" : false, "suffix" : "" }, { "dropping-particle" : "", "family" : "Habit", "given" : "Evelyn", "non-dropping-particle" : "", "parse-names" : false, "suffix" : "" } ], "container-title" : "Molecular ecology", "id" : "ITEM-1", "issue" : "10", "issued" : { "date-parts" : [ [ "2006", "9" ] ] }, "page" : "2949-68", "title" : "Phylogeography of the Percichthyidae (Pisces) in Patagonia: roles of orogeny, glaciation, and volcanism.", "type" : "article-journal", "volume" : "15" }, "uris" : [ "http://www.mendeley.com/documents/?uuid=b4d867c7-0a76-49b1-840e-d8dbcb33edba" ] }, { "id" : "ITEM-2", "itemData" : { "author" : [ { "dropping-particle" : "", "family" : "Diario Oficial de la Republica de Chile", "given" : "", "non-dropping-particle" : "", "parse-names" : false, "suffix" : "" } ], "id" : "ITEM-2", "issued" : { "date-parts" : [ [ "2008" ] ] }, "page" : "39.100", "title" : "Tercer Proceso de Clasificacion de Especies segun su Estado de Conservacion", "type" : "bill" }, "uris" : [ "http://www.mendeley.com/documents/?uuid=f2764fe3-b35a-4564-bd54-f72fd1db0a42" ] }, { "id" : "ITEM-3",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3",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Ruzzante et al. 2006; Diario Oficial de la Republica de Chile 2008; Vargas et al. 2015)", "plainTextFormattedCitation" : "(Ruzzante et al. 2006; Diario Oficial de la Republica de Chile 2008; Vargas et al. 2015)", "previouslyFormattedCitation" : "(Ruzzante et al. 2006; Diario Oficial de la Republica de Chile 2008; Vargas et al. 2015)" }, "properties" : { "noteIndex" : 0 }, "schema" : "https://github.com/citation-style-language/schema/raw/master/csl-citation.json" }</w:instrText>
            </w:r>
            <w:r>
              <w:rPr>
                <w:color w:val="000000"/>
                <w:sz w:val="18"/>
                <w:szCs w:val="18"/>
                <w:lang w:val="en-GB"/>
              </w:rPr>
              <w:fldChar w:fldCharType="separate"/>
            </w:r>
            <w:r w:rsidRPr="002C5465">
              <w:rPr>
                <w:noProof/>
                <w:color w:val="000000"/>
                <w:sz w:val="18"/>
                <w:szCs w:val="18"/>
                <w:lang w:val="en-GB"/>
              </w:rPr>
              <w:t>(Ruzzante et al. 2006; Diario Oficial de la Republica de Chile 2008; Vargas et al. 2015)</w:t>
            </w:r>
            <w:r>
              <w:rPr>
                <w:color w:val="000000"/>
                <w:sz w:val="18"/>
                <w:szCs w:val="18"/>
                <w:lang w:val="en-GB"/>
              </w:rPr>
              <w:fldChar w:fldCharType="end"/>
            </w:r>
          </w:p>
        </w:tc>
      </w:tr>
      <w:tr w:rsidR="00466A14" w:rsidRPr="00FE0809" w14:paraId="14E29A17" w14:textId="77777777" w:rsidTr="009B580D">
        <w:trPr>
          <w:cnfStyle w:val="000000100000" w:firstRow="0" w:lastRow="0" w:firstColumn="0" w:lastColumn="0" w:oddVBand="0" w:evenVBand="0" w:oddHBand="1"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1596" w:type="dxa"/>
            <w:hideMark/>
          </w:tcPr>
          <w:p w14:paraId="58B85C02"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Perciliidae</w:t>
            </w:r>
            <w:proofErr w:type="spellEnd"/>
          </w:p>
        </w:tc>
        <w:tc>
          <w:tcPr>
            <w:tcW w:w="1346" w:type="dxa"/>
            <w:hideMark/>
          </w:tcPr>
          <w:p w14:paraId="33AE8BC0"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r w:rsidRPr="00FE0809">
              <w:rPr>
                <w:i/>
                <w:iCs/>
                <w:color w:val="000000"/>
                <w:sz w:val="18"/>
                <w:szCs w:val="18"/>
                <w:lang w:val="en-GB"/>
              </w:rPr>
              <w:t>Percilia</w:t>
            </w:r>
          </w:p>
        </w:tc>
        <w:tc>
          <w:tcPr>
            <w:tcW w:w="2145" w:type="dxa"/>
            <w:hideMark/>
          </w:tcPr>
          <w:p w14:paraId="4A34021E"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gillissi</w:t>
            </w:r>
            <w:proofErr w:type="gramEnd"/>
            <w:r w:rsidRPr="00FE0809">
              <w:rPr>
                <w:i/>
                <w:iCs/>
                <w:color w:val="000000"/>
                <w:sz w:val="18"/>
                <w:szCs w:val="18"/>
                <w:lang w:val="en-GB"/>
              </w:rPr>
              <w:t xml:space="preserve"> (Girard, 1855)</w:t>
            </w:r>
          </w:p>
        </w:tc>
        <w:tc>
          <w:tcPr>
            <w:tcW w:w="1927" w:type="dxa"/>
            <w:hideMark/>
          </w:tcPr>
          <w:p w14:paraId="484209AC" w14:textId="77777777" w:rsidR="00466A14" w:rsidRPr="00FE0809" w:rsidRDefault="00466A14" w:rsidP="00EA3BDC">
            <w:pPr>
              <w:widowControl/>
              <w:suppressAutoHyphens w:val="0"/>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FW</w:t>
            </w:r>
          </w:p>
        </w:tc>
        <w:tc>
          <w:tcPr>
            <w:tcW w:w="1467" w:type="dxa"/>
            <w:hideMark/>
          </w:tcPr>
          <w:p w14:paraId="6645BF7F" w14:textId="77777777" w:rsidR="00466A14" w:rsidRPr="00FE0809" w:rsidRDefault="00466A14" w:rsidP="00EA3BDC">
            <w:pPr>
              <w:widowControl/>
              <w:suppressAutoHyphens w:val="0"/>
              <w:cnfStyle w:val="000000100000" w:firstRow="0" w:lastRow="0" w:firstColumn="0" w:lastColumn="0" w:oddVBand="0" w:evenVBand="0" w:oddHBand="1"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496A7A4C" w14:textId="2A4C6F81" w:rsidR="00466A14" w:rsidRPr="00FE0809" w:rsidRDefault="00E67BCE" w:rsidP="00E67BCE">
            <w:pPr>
              <w:widowControl/>
              <w:suppressAutoHyphens w:val="0"/>
              <w:cnfStyle w:val="000000100000" w:firstRow="0" w:lastRow="0" w:firstColumn="0" w:lastColumn="0" w:oddVBand="0" w:evenVBand="0" w:oddHBand="1"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bstract" : "Most of freshwater fishes present in the Coastal Range are also present in Andean basins and hence there is not a fish fauna unique to coastal freshwater systems. Nevertheless, we identify four icthyc associations in the Coastal Range: a) Fish assemblages from basins originated within the Coastal Range. The steepness and short length of these rivers generate high spatial heterogeneity, providing conditions for a diverse ichthyofauna, including native species such as Basilichthys australis, Percilia gillissi, P. irwini, Percichthys trucha, Trichomycterus areolatus, Bullokia maldonadoi, Nematogenys inermis, Galaxias maculatus, Geotria australis and Mordacia lapicida. b) Assemblages of slow current or potamal zones. Species characteristic of these assemblages belong to the genera Cheirodon (Ch. galusdae, Ch. pisciculus, Ch. kiliani), Percilia (P. irwini and P. gillissi), Percichthys (P. trucha and P. melanops) and Galaxias. c) Assemblages of estuarine or river-mouth zones, characterized by a fish assemblage more typical of marine areas, with species such as Odontesthes regia, O. mauleanum, O. brevianalis, Eleginops maclovinus, and Mugil cephalus. d) Assemblages of lentic coastal systems, where species of pelagic habit (i.e., silversides and perchs) are found, and species richness tends to increase with eutrophication. All the assemblages described are being altered by the abundance of introduced species, including salmonids (Oncorhynchus mykiss and Salmo trutta) in the heads of coastal rivers, carps (Cyprinus carpio) in river pools, mosquitofish (Gambusia holbrooki)", "author" : [ { "dropping-particle" : "", "family" : "Habit", "given" : "Evelyn M.", "non-dropping-particle" : "", "parse-names" : false, "suffix" : "" }, { "dropping-particle" : "", "family" : "Victoriano", "given" : "Pedro", "non-dropping-particle" : "", "parse-names" : false, "suffix" : "" } ], "container-title" : "Biodiversidad y Ecolog\u00eda de la Cordillera de la Costa de Chile", "id" : "ITEM-1", "issued" : { "date-parts" : [ [ "2005" ] ] }, "page" : "374-389", "title" : "Peces de agua dulce de la Cordillera de la Costa", "type" : "chapter" }, "uris" : [ "http://www.mendeley.com/documents/?uuid=4028f014-de5a-454d-95e5-cc147da3519f" ] }, { "id" : "ITEM-2", "itemData" : { "URL" : "http://www.mma.gob.cl/clasificacionespecies/doc/UNIFICADA_de_Especie_Estado_Conservacion_Nov2014_publico.xls", "author" : [ { "dropping-particle" : "", "family" : "Ministerio del Medio Ambiente", "given" : "", "non-dropping-particle" : "", "parse-names" : false, "suffix" : "" } ], "id" : "ITEM-2", "issued" : { "date-parts" : [ [ "2013" ] ] }, "title" : "Especies: Clasificacion segun estado de conservacion", "type" : "webpage" }, "uris" : [ "http://www.mendeley.com/documents/?uuid=47ca5f50-5396-4052-91dd-8a1a54c90454" ] }, { "id" : "ITEM-3", "itemData" : { "DOI" : "10.1186/s40693-015-0046-2", "ISBN" : "4069301500462", "ISSN" : "0717-6317", "author" : [ { "dropping-particle" : "V.", "family" : "Vargas", "given" : "P.", "non-dropping-particle" : "", "parse-names" : false, "suffix" : "" }, { "dropping-particle" : "", "family" : "Arismendi", "given" : "I.", "non-dropping-particle" : "", "parse-names" : false, "suffix" : "" }, { "dropping-particle" : "", "family" : "Gomez-uchida", "given" : "D.", "non-dropping-particle" : "", "parse-names" : false, "suffix" : "" } ], "container-title" : "Revista Chilena de Historia Natural", "id" : "ITEM-3", "issued" : { "date-parts" : [ [ "2015" ] ] }, "publisher" : "Revista Chilena de Historia Natural", "title" : "Evaluating taxonomic homogenization of freshwater fish assemblages in Chile", "type" : "article-journal" }, "uris" : [ "http://www.mendeley.com/documents/?uuid=66f95806-52ba-432b-90ce-c7ef2533a446" ] } ], "mendeley" : { "formattedCitation" : "(Habit and Victoriano 2005; Ministerio del Medio Ambiente 2013; Vargas et al. 2015)", "plainTextFormattedCitation" : "(Habit and Victoriano 2005; Ministerio del Medio Ambiente 2013; Vargas et al. 2015)", "previouslyFormattedCitation" : "(Habit and Victoriano 2005; Ministerio del Medio Ambiente 2013; Vargas et al. 2015)" }, "properties" : { "noteIndex" : 0 }, "schema" : "https://github.com/citation-style-language/schema/raw/master/csl-citation.json" }</w:instrText>
            </w:r>
            <w:r>
              <w:rPr>
                <w:color w:val="000000"/>
                <w:sz w:val="18"/>
                <w:szCs w:val="18"/>
                <w:lang w:val="en-GB"/>
              </w:rPr>
              <w:fldChar w:fldCharType="separate"/>
            </w:r>
            <w:r w:rsidRPr="00E67BCE">
              <w:rPr>
                <w:noProof/>
                <w:color w:val="000000"/>
                <w:sz w:val="18"/>
                <w:szCs w:val="18"/>
                <w:lang w:val="en-GB"/>
              </w:rPr>
              <w:t>(Habit and Victoriano 2005; Ministerio del Medio Ambiente 2013; Vargas et al. 2015)</w:t>
            </w:r>
            <w:r>
              <w:rPr>
                <w:color w:val="000000"/>
                <w:sz w:val="18"/>
                <w:szCs w:val="18"/>
                <w:lang w:val="en-GB"/>
              </w:rPr>
              <w:fldChar w:fldCharType="end"/>
            </w:r>
            <w:r w:rsidR="00466A14" w:rsidRPr="00FE0809">
              <w:rPr>
                <w:color w:val="000000"/>
                <w:sz w:val="18"/>
                <w:szCs w:val="18"/>
                <w:lang w:val="en-GB"/>
              </w:rPr>
              <w:t xml:space="preserve"> </w:t>
            </w:r>
          </w:p>
        </w:tc>
      </w:tr>
      <w:tr w:rsidR="00466A14" w:rsidRPr="00FE0809" w14:paraId="22352834" w14:textId="77777777" w:rsidTr="009B580D">
        <w:trPr>
          <w:trHeight w:val="1340"/>
        </w:trPr>
        <w:tc>
          <w:tcPr>
            <w:cnfStyle w:val="001000000000" w:firstRow="0" w:lastRow="0" w:firstColumn="1" w:lastColumn="0" w:oddVBand="0" w:evenVBand="0" w:oddHBand="0" w:evenHBand="0" w:firstRowFirstColumn="0" w:firstRowLastColumn="0" w:lastRowFirstColumn="0" w:lastRowLastColumn="0"/>
            <w:tcW w:w="1596" w:type="dxa"/>
            <w:hideMark/>
          </w:tcPr>
          <w:p w14:paraId="543E2E16" w14:textId="77777777" w:rsidR="00466A14" w:rsidRPr="00FE0809" w:rsidRDefault="00466A14" w:rsidP="00EA3BDC">
            <w:pPr>
              <w:widowControl/>
              <w:suppressAutoHyphens w:val="0"/>
              <w:rPr>
                <w:color w:val="000000"/>
                <w:sz w:val="18"/>
                <w:szCs w:val="18"/>
                <w:lang w:val="en-GB"/>
              </w:rPr>
            </w:pPr>
            <w:proofErr w:type="spellStart"/>
            <w:r w:rsidRPr="00FE0809">
              <w:rPr>
                <w:color w:val="000000"/>
                <w:sz w:val="18"/>
                <w:szCs w:val="18"/>
                <w:lang w:val="en-GB"/>
              </w:rPr>
              <w:t>Perciliidae</w:t>
            </w:r>
            <w:proofErr w:type="spellEnd"/>
          </w:p>
        </w:tc>
        <w:tc>
          <w:tcPr>
            <w:tcW w:w="1346" w:type="dxa"/>
            <w:hideMark/>
          </w:tcPr>
          <w:p w14:paraId="707AD1A3"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r w:rsidRPr="00FE0809">
              <w:rPr>
                <w:i/>
                <w:iCs/>
                <w:color w:val="000000"/>
                <w:sz w:val="18"/>
                <w:szCs w:val="18"/>
                <w:lang w:val="en-GB"/>
              </w:rPr>
              <w:t>Percilia</w:t>
            </w:r>
          </w:p>
        </w:tc>
        <w:tc>
          <w:tcPr>
            <w:tcW w:w="2145" w:type="dxa"/>
            <w:hideMark/>
          </w:tcPr>
          <w:p w14:paraId="32C95DA4"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i/>
                <w:iCs/>
                <w:color w:val="000000"/>
                <w:sz w:val="18"/>
                <w:szCs w:val="18"/>
                <w:lang w:val="en-GB"/>
              </w:rPr>
            </w:pPr>
            <w:proofErr w:type="gramStart"/>
            <w:r w:rsidRPr="00FE0809">
              <w:rPr>
                <w:i/>
                <w:iCs/>
                <w:color w:val="000000"/>
                <w:sz w:val="18"/>
                <w:szCs w:val="18"/>
                <w:lang w:val="en-GB"/>
              </w:rPr>
              <w:t>irwini</w:t>
            </w:r>
            <w:proofErr w:type="gramEnd"/>
            <w:r w:rsidRPr="00FE0809">
              <w:rPr>
                <w:i/>
                <w:iCs/>
                <w:color w:val="000000"/>
                <w:sz w:val="18"/>
                <w:szCs w:val="18"/>
                <w:lang w:val="en-GB"/>
              </w:rPr>
              <w:t xml:space="preserve"> (Eigenmann, 1928)</w:t>
            </w:r>
          </w:p>
        </w:tc>
        <w:tc>
          <w:tcPr>
            <w:tcW w:w="1927" w:type="dxa"/>
            <w:hideMark/>
          </w:tcPr>
          <w:p w14:paraId="721A2721" w14:textId="77777777" w:rsidR="00466A14" w:rsidRPr="00FE0809" w:rsidRDefault="00466A14" w:rsidP="00EA3BDC">
            <w:pPr>
              <w:widowControl/>
              <w:suppressAutoHyphens w:val="0"/>
              <w:jc w:val="center"/>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sidRPr="00FE0809">
              <w:rPr>
                <w:color w:val="000000"/>
                <w:sz w:val="18"/>
                <w:szCs w:val="18"/>
                <w:lang w:val="en-GB"/>
              </w:rPr>
              <w:t>FW</w:t>
            </w:r>
          </w:p>
        </w:tc>
        <w:tc>
          <w:tcPr>
            <w:tcW w:w="1467" w:type="dxa"/>
            <w:hideMark/>
          </w:tcPr>
          <w:p w14:paraId="174EE458" w14:textId="77777777" w:rsidR="00466A14" w:rsidRPr="00FE0809" w:rsidRDefault="00466A14" w:rsidP="00EA3BDC">
            <w:pPr>
              <w:widowControl/>
              <w:suppressAutoHyphens w:val="0"/>
              <w:cnfStyle w:val="000000000000" w:firstRow="0" w:lastRow="0" w:firstColumn="0" w:lastColumn="0" w:oddVBand="0" w:evenVBand="0" w:oddHBand="0" w:evenHBand="0" w:firstRowFirstColumn="0" w:firstRowLastColumn="0" w:lastRowFirstColumn="0" w:lastRowLastColumn="0"/>
              <w:rPr>
                <w:sz w:val="18"/>
                <w:szCs w:val="18"/>
                <w:lang w:val="en-GB"/>
              </w:rPr>
            </w:pPr>
            <w:r w:rsidRPr="00FE0809">
              <w:rPr>
                <w:sz w:val="18"/>
                <w:szCs w:val="18"/>
                <w:lang w:val="en-GB"/>
              </w:rPr>
              <w:t>Chile</w:t>
            </w:r>
          </w:p>
        </w:tc>
        <w:tc>
          <w:tcPr>
            <w:tcW w:w="1427" w:type="dxa"/>
            <w:hideMark/>
          </w:tcPr>
          <w:p w14:paraId="2AB2A372" w14:textId="39596BCF" w:rsidR="00466A14" w:rsidRPr="00FE0809" w:rsidRDefault="00E67BCE" w:rsidP="00E67BCE">
            <w:pPr>
              <w:widowControl/>
              <w:suppressAutoHyphens w:val="0"/>
              <w:cnfStyle w:val="000000000000" w:firstRow="0" w:lastRow="0" w:firstColumn="0" w:lastColumn="0" w:oddVBand="0" w:evenVBand="0" w:oddHBand="0" w:evenHBand="0" w:firstRowFirstColumn="0" w:firstRowLastColumn="0" w:lastRowFirstColumn="0" w:lastRowLastColumn="0"/>
              <w:rPr>
                <w:color w:val="000000"/>
                <w:sz w:val="18"/>
                <w:szCs w:val="18"/>
                <w:lang w:val="en-GB"/>
              </w:rPr>
            </w:pPr>
            <w:r>
              <w:rPr>
                <w:color w:val="000000"/>
                <w:sz w:val="18"/>
                <w:szCs w:val="18"/>
                <w:lang w:val="en-GB"/>
              </w:rPr>
              <w:fldChar w:fldCharType="begin" w:fldLock="1"/>
            </w:r>
            <w:r>
              <w:rPr>
                <w:color w:val="000000"/>
                <w:sz w:val="18"/>
                <w:szCs w:val="18"/>
                <w:lang w:val="en-GB"/>
              </w:rPr>
              <w:instrText>ADDIN CSL_CITATION { "citationItems" : [ { "id" : "ITEM-1", "itemData" : { "abstract" : "Most of freshwater fishes present in the Coastal Range are also present in Andean basins and hence there is not a fish fauna unique to coastal freshwater systems. Nevertheless, we identify four icthyc associations in the Coastal Range: a) Fish assemblages from basins originated within the Coastal Range. The steepness and short length of these rivers generate high spatial heterogeneity, providing conditions for a diverse ichthyofauna, including native species such as Basilichthys australis, Percilia gillissi, P. irwini, Percichthys trucha, Trichomycterus areolatus, Bullokia maldonadoi, Nematogenys inermis, Galaxias maculatus, Geotria australis and Mordacia lapicida. b) Assemblages of slow current or potamal zones. Species characteristic of these assemblages belong to the genera Cheirodon (Ch. galusdae, Ch. pisciculus, Ch. kiliani), Percilia (P. irwini and P. gillissi), Percichthys (P. trucha and P. melanops) and Galaxias. c) Assemblages of estuarine or river-mouth zones, characterized by a fish assemblage more typical of marine areas, with species such as Odontesthes regia, O. mauleanum, O. brevianalis, Eleginops maclovinus, and Mugil cephalus. d) Assemblages of lentic coastal systems, where species of pelagic habit (i.e., silversides and perchs) are found, and species richness tends to increase with eutrophication. All the assemblages described are being altered by the abundance of introduced species, including salmonids (Oncorhynchus mykiss and Salmo trutta) in the heads of coastal rivers, carps (Cyprinus carpio) in river pools, mosquitofish (Gambusia holbrooki)", "author" : [ { "dropping-particle" : "", "family" : "Habit", "given" : "Evelyn M.", "non-dropping-particle" : "", "parse-names" : false, "suffix" : "" }, { "dropping-particle" : "", "family" : "Victoriano", "given" : "Pedro", "non-dropping-particle" : "", "parse-names" : false, "suffix" : "" } ], "container-title" : "Biodiversidad y Ecolog\u00eda de la Cordillera de la Costa de Chile", "id" : "ITEM-1", "issued" : { "date-parts" : [ [ "2005" ] ] }, "page" : "374-389", "title" : "Peces de agua dulce de la Cordillera de la Costa", "type" : "chapter" }, "uris" : [ "http://www.mendeley.com/documents/?uuid=4028f014-de5a-454d-95e5-cc147da3519f" ] }, { "id" : "ITEM-2", "itemData" : { "author" : [ { "dropping-particle" : "", "family" : "Diario Oficial de la Republica de Chile", "given" : "", "non-dropping-particle" : "", "parse-names" : false, "suffix" : "" } ], "id" : "ITEM-2", "issued" : { "date-parts" : [ [ "2008" ] ] }, "page" : "39.100", "title" : "Tercer Proceso de Clasificacion de Especies segun su Estado de Conservacion", "type" : "bill" }, "uris" : [ "http://www.mendeley.com/documents/?uuid=f2764fe3-b35a-4564-bd54-f72fd1db0a42" ] }, { "id" : "ITEM-3", "itemData" : { "URL" : "http://www.mma.gob.cl/clasificacionespecies/doc/UNIFICADA_de_Especie_Estado_Conservacion_Nov2014_publico.xls", "author" : [ { "dropping-particle" : "", "family" : "Ministerio del Medio Ambiente", "given" : "", "non-dropping-particle" : "", "parse-names" : false, "suffix" : "" } ], "id" : "ITEM-3", "issued" : { "date-parts" : [ [ "2013" ] ] }, "title" : "Especies: Clasificacion segun estado de conservacion", "type" : "webpage" }, "uris" : [ "http://www.mendeley.com/documents/?uuid=47ca5f50-5396-4052-91dd-8a1a54c90454" ] } ], "mendeley" : { "formattedCitation" : "(Habit and Victoriano 2005; Diario Oficial de la Republica de Chile 2008; Ministerio del Medio Ambiente 2013)", "plainTextFormattedCitation" : "(Habit and Victoriano 2005; Diario Oficial de la Republica de Chile 2008; Ministerio del Medio Ambiente 2013)", "previouslyFormattedCitation" : "(Habit and Victoriano 2005; Diario Oficial de la Republica de Chile 2008; Ministerio del Medio Ambiente 2013)" }, "properties" : { "noteIndex" : 0 }, "schema" : "https://github.com/citation-style-language/schema/raw/master/csl-citation.json" }</w:instrText>
            </w:r>
            <w:r>
              <w:rPr>
                <w:color w:val="000000"/>
                <w:sz w:val="18"/>
                <w:szCs w:val="18"/>
                <w:lang w:val="en-GB"/>
              </w:rPr>
              <w:fldChar w:fldCharType="separate"/>
            </w:r>
            <w:r w:rsidRPr="00E67BCE">
              <w:rPr>
                <w:noProof/>
                <w:color w:val="000000"/>
                <w:sz w:val="18"/>
                <w:szCs w:val="18"/>
                <w:lang w:val="en-GB"/>
              </w:rPr>
              <w:t>(Habit and Victoriano 2005; Diario Oficial de la Republica de Chile 2008; Ministerio del Medio Ambiente 2013)</w:t>
            </w:r>
            <w:r>
              <w:rPr>
                <w:color w:val="000000"/>
                <w:sz w:val="18"/>
                <w:szCs w:val="18"/>
                <w:lang w:val="en-GB"/>
              </w:rPr>
              <w:fldChar w:fldCharType="end"/>
            </w:r>
          </w:p>
        </w:tc>
      </w:tr>
    </w:tbl>
    <w:p w14:paraId="0E08EF91" w14:textId="35ECF9FC" w:rsidR="00400E8F" w:rsidRDefault="00400E8F" w:rsidP="00A263E6">
      <w:pPr>
        <w:spacing w:line="480" w:lineRule="auto"/>
        <w:rPr>
          <w:b/>
          <w:bCs/>
          <w:lang w:val="en-GB"/>
        </w:rPr>
      </w:pPr>
      <w:r>
        <w:rPr>
          <w:b/>
          <w:bCs/>
          <w:lang w:val="en-GB"/>
        </w:rPr>
        <w:t>References</w:t>
      </w:r>
    </w:p>
    <w:p w14:paraId="478434DE" w14:textId="77777777" w:rsidR="00400E8F" w:rsidRDefault="00400E8F" w:rsidP="00A263E6">
      <w:pPr>
        <w:spacing w:line="480" w:lineRule="auto"/>
        <w:rPr>
          <w:b/>
          <w:bCs/>
          <w:lang w:val="en-GB"/>
        </w:rPr>
      </w:pPr>
    </w:p>
    <w:p w14:paraId="43BC15B9" w14:textId="5F42CD9E" w:rsidR="006136A2" w:rsidRPr="006136A2" w:rsidRDefault="00400E8F" w:rsidP="006136A2">
      <w:pPr>
        <w:autoSpaceDE w:val="0"/>
        <w:autoSpaceDN w:val="0"/>
        <w:adjustRightInd w:val="0"/>
        <w:spacing w:line="480" w:lineRule="auto"/>
        <w:ind w:left="480" w:hanging="480"/>
        <w:rPr>
          <w:noProof/>
        </w:rPr>
      </w:pPr>
      <w:r>
        <w:rPr>
          <w:b/>
          <w:bCs/>
          <w:lang w:val="en-GB"/>
        </w:rPr>
        <w:fldChar w:fldCharType="begin" w:fldLock="1"/>
      </w:r>
      <w:r>
        <w:rPr>
          <w:b/>
          <w:bCs/>
          <w:lang w:val="en-GB"/>
        </w:rPr>
        <w:instrText xml:space="preserve">ADDIN Mendeley Bibliography CSL_BIBLIOGRAPHY </w:instrText>
      </w:r>
      <w:r>
        <w:rPr>
          <w:b/>
          <w:bCs/>
          <w:lang w:val="en-GB"/>
        </w:rPr>
        <w:fldChar w:fldCharType="separate"/>
      </w:r>
      <w:r w:rsidR="006136A2" w:rsidRPr="006136A2">
        <w:rPr>
          <w:noProof/>
        </w:rPr>
        <w:t xml:space="preserve">Alò D, Correa C, Arias C, Cárdenas L (2013) Diversity of Aplochiton Fishes (Galaxiidea) and the Taxonomic Resurrection of </w:t>
      </w:r>
      <w:r w:rsidR="006136A2" w:rsidRPr="006136A2">
        <w:rPr>
          <w:i/>
          <w:iCs/>
          <w:noProof/>
        </w:rPr>
        <w:t>A. marinus</w:t>
      </w:r>
      <w:r w:rsidR="006136A2" w:rsidRPr="006136A2">
        <w:rPr>
          <w:noProof/>
        </w:rPr>
        <w:t>. PLoS One 8:e71577. doi: 10.1371/journal.pone.0071577</w:t>
      </w:r>
    </w:p>
    <w:p w14:paraId="219A31BA"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Arratia F. G (1983) </w:t>
      </w:r>
      <w:r w:rsidRPr="006136A2">
        <w:rPr>
          <w:i/>
          <w:iCs/>
          <w:noProof/>
        </w:rPr>
        <w:t>Trichomycterus chungaraensis</w:t>
      </w:r>
      <w:r w:rsidRPr="006136A2">
        <w:rPr>
          <w:noProof/>
        </w:rPr>
        <w:t xml:space="preserve"> n. sp. and </w:t>
      </w:r>
      <w:r w:rsidRPr="006136A2">
        <w:rPr>
          <w:i/>
          <w:iCs/>
          <w:noProof/>
        </w:rPr>
        <w:t>Trichomycterus laucaensis</w:t>
      </w:r>
      <w:r w:rsidRPr="006136A2">
        <w:rPr>
          <w:noProof/>
        </w:rPr>
        <w:t xml:space="preserve"> n. sp. (Pisces, Siluriformes, Trichomycteridae) from the high Andean range. Stud Neotrop Fauna Environ 18:65–87. doi: 10.1080/01650528309360621</w:t>
      </w:r>
    </w:p>
    <w:p w14:paraId="3372660B" w14:textId="77777777" w:rsidR="006136A2" w:rsidRPr="006136A2" w:rsidRDefault="006136A2" w:rsidP="006136A2">
      <w:pPr>
        <w:autoSpaceDE w:val="0"/>
        <w:autoSpaceDN w:val="0"/>
        <w:adjustRightInd w:val="0"/>
        <w:spacing w:line="480" w:lineRule="auto"/>
        <w:ind w:left="480" w:hanging="480"/>
        <w:rPr>
          <w:noProof/>
        </w:rPr>
      </w:pPr>
      <w:r w:rsidRPr="006136A2">
        <w:rPr>
          <w:noProof/>
        </w:rPr>
        <w:t>Campos HC, Dazarola G, Dyer BS, et al (1998) Categorias de conservacion de peces nativos de aguas continentales de Chile. Bol del Mus Nac Hist Nat 47:101–122.</w:t>
      </w:r>
    </w:p>
    <w:p w14:paraId="46C173AF"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Correa-Araneda F, De Los Ríos P, Habit E (2014) Presence of the red jollytail, </w:t>
      </w:r>
      <w:r w:rsidRPr="006136A2">
        <w:rPr>
          <w:i/>
          <w:iCs/>
          <w:noProof/>
        </w:rPr>
        <w:t xml:space="preserve">Brachygalaxias bullocki </w:t>
      </w:r>
      <w:r w:rsidRPr="006136A2">
        <w:rPr>
          <w:noProof/>
        </w:rPr>
        <w:t>(Regan, 1908) (Galaxiformes: Galaxiidae), in freshwater forested wetlands from Chile. Rev Chil Hist Nat 87:1–4. doi: 10.1186/s40693-014-0020-4</w:t>
      </w:r>
    </w:p>
    <w:p w14:paraId="067FE98D"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Cuevas C, Campos H, Busse K (1999) Cytotaxonomic studies on Chilean Galaxiid fishes. The kariotypes, C-bands, Ag-NORs and Hybrids of </w:t>
      </w:r>
      <w:r w:rsidRPr="006136A2">
        <w:rPr>
          <w:i/>
          <w:iCs/>
          <w:noProof/>
        </w:rPr>
        <w:t>Brachygalaxias gothei</w:t>
      </w:r>
      <w:r w:rsidRPr="006136A2">
        <w:rPr>
          <w:noProof/>
        </w:rPr>
        <w:t xml:space="preserve"> and </w:t>
      </w:r>
      <w:r w:rsidRPr="006136A2">
        <w:rPr>
          <w:i/>
          <w:iCs/>
          <w:noProof/>
        </w:rPr>
        <w:t>B. bullocki</w:t>
      </w:r>
      <w:r w:rsidRPr="006136A2">
        <w:rPr>
          <w:noProof/>
        </w:rPr>
        <w:t xml:space="preserve"> (Osteichthyes: Galaxiidae). Cytologia (Tokyo) 64:379–385.</w:t>
      </w:r>
    </w:p>
    <w:p w14:paraId="742F8C0E"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Diario Oficial de la Republica de Chile (2008) Tercer Proceso de Clasificacion de Especies segun su Estado de Conservacion. </w:t>
      </w:r>
    </w:p>
    <w:p w14:paraId="5F1CDA03" w14:textId="77777777" w:rsidR="006136A2" w:rsidRPr="006136A2" w:rsidRDefault="006136A2" w:rsidP="006136A2">
      <w:pPr>
        <w:autoSpaceDE w:val="0"/>
        <w:autoSpaceDN w:val="0"/>
        <w:adjustRightInd w:val="0"/>
        <w:spacing w:line="480" w:lineRule="auto"/>
        <w:ind w:left="480" w:hanging="480"/>
        <w:rPr>
          <w:noProof/>
        </w:rPr>
      </w:pPr>
      <w:r w:rsidRPr="006136A2">
        <w:rPr>
          <w:noProof/>
        </w:rPr>
        <w:t>Dyer BS (2000) Systematic review and biogeography of the freshwater fishes of Chile. Estud Ocean 19:77–98.</w:t>
      </w:r>
    </w:p>
    <w:p w14:paraId="70E498B4"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Górski K, Habit EM, Pingram MA, Manosalva AJ (2015) Variation of the use of marine resources by </w:t>
      </w:r>
      <w:r w:rsidRPr="006136A2">
        <w:rPr>
          <w:i/>
          <w:iCs/>
          <w:noProof/>
        </w:rPr>
        <w:t>Galaxias maculatus</w:t>
      </w:r>
      <w:r w:rsidRPr="006136A2">
        <w:rPr>
          <w:noProof/>
        </w:rPr>
        <w:t xml:space="preserve"> in large Chilean rivers. Hydrobiologia. doi: 10.1007/s10750-015-2542-4</w:t>
      </w:r>
    </w:p>
    <w:p w14:paraId="0CC315A6" w14:textId="77777777" w:rsidR="006136A2" w:rsidRPr="006136A2" w:rsidRDefault="006136A2" w:rsidP="006136A2">
      <w:pPr>
        <w:autoSpaceDE w:val="0"/>
        <w:autoSpaceDN w:val="0"/>
        <w:adjustRightInd w:val="0"/>
        <w:spacing w:line="480" w:lineRule="auto"/>
        <w:ind w:left="480" w:hanging="480"/>
        <w:rPr>
          <w:noProof/>
        </w:rPr>
      </w:pPr>
      <w:r w:rsidRPr="006136A2">
        <w:rPr>
          <w:noProof/>
        </w:rPr>
        <w:t>Habit E, Dyer BS, Vila I (2006) Current state of knowledge of freshwater fishes of Chile. Gayana 70:100–113.</w:t>
      </w:r>
    </w:p>
    <w:p w14:paraId="33223648" w14:textId="77777777" w:rsidR="006136A2" w:rsidRPr="006136A2" w:rsidRDefault="006136A2" w:rsidP="006136A2">
      <w:pPr>
        <w:autoSpaceDE w:val="0"/>
        <w:autoSpaceDN w:val="0"/>
        <w:adjustRightInd w:val="0"/>
        <w:spacing w:line="480" w:lineRule="auto"/>
        <w:ind w:left="480" w:hanging="480"/>
        <w:rPr>
          <w:noProof/>
        </w:rPr>
      </w:pPr>
      <w:r w:rsidRPr="006136A2">
        <w:rPr>
          <w:noProof/>
        </w:rPr>
        <w:t>Habit EM, Victoriano P (2005) Peces de agua dulce de la Cordillera de la Costa. In: Biodiversidad y Ecología de la Cordillera de la Costa de Chile. pp 374–389</w:t>
      </w:r>
    </w:p>
    <w:p w14:paraId="42892BBE" w14:textId="77777777" w:rsidR="006136A2" w:rsidRPr="006136A2" w:rsidRDefault="006136A2" w:rsidP="006136A2">
      <w:pPr>
        <w:autoSpaceDE w:val="0"/>
        <w:autoSpaceDN w:val="0"/>
        <w:adjustRightInd w:val="0"/>
        <w:spacing w:line="480" w:lineRule="auto"/>
        <w:ind w:left="480" w:hanging="480"/>
        <w:rPr>
          <w:noProof/>
        </w:rPr>
      </w:pPr>
      <w:r w:rsidRPr="006136A2">
        <w:rPr>
          <w:noProof/>
        </w:rPr>
        <w:t>McDowall RM (1988) Diadromy in Fishes. Timber Press, Portland, Oregon</w:t>
      </w:r>
    </w:p>
    <w:p w14:paraId="235FEBB8" w14:textId="77777777" w:rsidR="006136A2" w:rsidRPr="006136A2" w:rsidRDefault="006136A2" w:rsidP="006136A2">
      <w:pPr>
        <w:autoSpaceDE w:val="0"/>
        <w:autoSpaceDN w:val="0"/>
        <w:adjustRightInd w:val="0"/>
        <w:spacing w:line="480" w:lineRule="auto"/>
        <w:ind w:left="480" w:hanging="480"/>
        <w:rPr>
          <w:noProof/>
        </w:rPr>
      </w:pPr>
      <w:r w:rsidRPr="006136A2">
        <w:rPr>
          <w:noProof/>
        </w:rPr>
        <w:t>McDowall RM (2002) Accumulating evidence for a dispersal biogeography of southern cool temperate freshwater fishes. J Biogeogr 29:207–219. doi: 10.1046/j.1365-2699.2002.00670.x</w:t>
      </w:r>
    </w:p>
    <w:p w14:paraId="31E2C790"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Ministerio del Medio Ambiente (2013) Especies: Clasificacion segun estado de conservacion. http://www.mma.gob.cl/clasificacionespecies/doc/UNIFICADA_de_Especie_Estado_Conservacion_Nov2014_publico.xls. </w:t>
      </w:r>
    </w:p>
    <w:p w14:paraId="640EB15B" w14:textId="77777777" w:rsidR="006136A2" w:rsidRPr="006136A2" w:rsidRDefault="006136A2" w:rsidP="006136A2">
      <w:pPr>
        <w:autoSpaceDE w:val="0"/>
        <w:autoSpaceDN w:val="0"/>
        <w:adjustRightInd w:val="0"/>
        <w:spacing w:line="480" w:lineRule="auto"/>
        <w:ind w:left="480" w:hanging="480"/>
        <w:rPr>
          <w:noProof/>
        </w:rPr>
      </w:pPr>
      <w:r w:rsidRPr="006136A2">
        <w:rPr>
          <w:noProof/>
        </w:rPr>
        <w:t>Munoz-Ramirez C, Jara A, Beltran-Concha M, et al (2010) Distribucion de la familia Diplomystidae (Pisces: Siluriformes) en Chile: Nuevos Registros. Bol Biodivers Chile 4:6–17.</w:t>
      </w:r>
    </w:p>
    <w:p w14:paraId="22B6EC4B"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Murillo &amp; Ruiz (2002) El Puye </w:t>
      </w:r>
      <w:r w:rsidRPr="006136A2">
        <w:rPr>
          <w:i/>
          <w:iCs/>
          <w:noProof/>
        </w:rPr>
        <w:t>Galaxias Globiceps</w:t>
      </w:r>
      <w:r w:rsidRPr="006136A2">
        <w:rPr>
          <w:noProof/>
        </w:rPr>
        <w:t>. Gayana 66:191–197. doi: 10.13140/RG.2.1.5180.0481</w:t>
      </w:r>
    </w:p>
    <w:p w14:paraId="5E93B2DD" w14:textId="77777777" w:rsidR="006136A2" w:rsidRPr="006136A2" w:rsidRDefault="006136A2" w:rsidP="006136A2">
      <w:pPr>
        <w:autoSpaceDE w:val="0"/>
        <w:autoSpaceDN w:val="0"/>
        <w:adjustRightInd w:val="0"/>
        <w:spacing w:line="480" w:lineRule="auto"/>
        <w:ind w:left="480" w:hanging="480"/>
        <w:rPr>
          <w:noProof/>
        </w:rPr>
      </w:pPr>
      <w:r w:rsidRPr="006136A2">
        <w:rPr>
          <w:noProof/>
        </w:rPr>
        <w:t>Neira FJ, Bradley JS, Potter IC, Hilliard RW (1988) Morphological variation among widely dispersed larval populations of anadromous southern hemisphere lampreys (Geotriidae and Mordaciidae). Zool J Linn Soc 92:383–408. doi: 10.1111/j.1096-3642.1988.tb01730.x</w:t>
      </w:r>
    </w:p>
    <w:p w14:paraId="6341BC46" w14:textId="77777777" w:rsidR="006136A2" w:rsidRPr="006136A2" w:rsidRDefault="006136A2" w:rsidP="006136A2">
      <w:pPr>
        <w:autoSpaceDE w:val="0"/>
        <w:autoSpaceDN w:val="0"/>
        <w:adjustRightInd w:val="0"/>
        <w:spacing w:line="480" w:lineRule="auto"/>
        <w:ind w:left="480" w:hanging="480"/>
        <w:rPr>
          <w:noProof/>
        </w:rPr>
      </w:pPr>
      <w:r w:rsidRPr="006136A2">
        <w:rPr>
          <w:noProof/>
        </w:rPr>
        <w:t>Pardo R, Scott S, Vila I (2005) Analisis de formas en especies Chilenas del generoTrichomycterus (Osteichthyes: Siluriformes) utilizando morfometria geometrica. Gayana (Concepción) 69:180–183. doi: 10.4067/S0717-65382005000100023</w:t>
      </w:r>
    </w:p>
    <w:p w14:paraId="6BE0AA29" w14:textId="77777777" w:rsidR="006136A2" w:rsidRPr="006136A2" w:rsidRDefault="006136A2" w:rsidP="006136A2">
      <w:pPr>
        <w:autoSpaceDE w:val="0"/>
        <w:autoSpaceDN w:val="0"/>
        <w:adjustRightInd w:val="0"/>
        <w:spacing w:line="480" w:lineRule="auto"/>
        <w:ind w:left="480" w:hanging="480"/>
        <w:rPr>
          <w:noProof/>
        </w:rPr>
      </w:pPr>
      <w:r w:rsidRPr="006136A2">
        <w:rPr>
          <w:noProof/>
        </w:rPr>
        <w:t>Ruzzante DE, Walde SJ, Cussac VE, et al (2006) Phylogeography of the Percichthyidae (Pisces) in Patagonia: roles of orogeny, glaciation, and volcanism. Mol Ecol 15:2949–68. doi: 10.1111/j.1365-294X.2006.03010.x</w:t>
      </w:r>
    </w:p>
    <w:p w14:paraId="24ECD3D8" w14:textId="77777777" w:rsidR="006136A2" w:rsidRPr="006136A2" w:rsidRDefault="006136A2" w:rsidP="006136A2">
      <w:pPr>
        <w:autoSpaceDE w:val="0"/>
        <w:autoSpaceDN w:val="0"/>
        <w:adjustRightInd w:val="0"/>
        <w:spacing w:line="480" w:lineRule="auto"/>
        <w:ind w:left="480" w:hanging="480"/>
        <w:rPr>
          <w:noProof/>
        </w:rPr>
      </w:pPr>
      <w:r w:rsidRPr="006136A2">
        <w:rPr>
          <w:noProof/>
        </w:rPr>
        <w:t>Ruzzante DE, Walde SJ, Gosse JC, et al (2008) Climate control on ancestral population dynamics: insight from Patagonian fish phylogeography. Mol Ecol 17:2234–44. doi: 10.1111/j.1365-294X.2008.03738.x</w:t>
      </w:r>
    </w:p>
    <w:p w14:paraId="2C87BD24" w14:textId="77777777" w:rsidR="006136A2" w:rsidRPr="006136A2" w:rsidRDefault="006136A2" w:rsidP="006136A2">
      <w:pPr>
        <w:autoSpaceDE w:val="0"/>
        <w:autoSpaceDN w:val="0"/>
        <w:adjustRightInd w:val="0"/>
        <w:spacing w:line="480" w:lineRule="auto"/>
        <w:ind w:left="480" w:hanging="480"/>
        <w:rPr>
          <w:noProof/>
        </w:rPr>
      </w:pPr>
      <w:r w:rsidRPr="006136A2">
        <w:rPr>
          <w:noProof/>
        </w:rPr>
        <w:t>Salas D, Veliz D, Scott S (2012) Diferenciación morfológica en especies del género Cheirodon ( Ostariophysi : Characidae ) mediante morfometría tradicional y geométrica. 76:142–152.</w:t>
      </w:r>
    </w:p>
    <w:p w14:paraId="6E6FE657"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Tsuzuki MY, Strüssmann CA, Takashima F (2008) Effect of salinity on the oxygen consumption of larvae of the silversides </w:t>
      </w:r>
      <w:r w:rsidRPr="006136A2">
        <w:rPr>
          <w:i/>
          <w:iCs/>
          <w:noProof/>
        </w:rPr>
        <w:t>Odontesthes hatcheria</w:t>
      </w:r>
      <w:r w:rsidRPr="006136A2">
        <w:rPr>
          <w:noProof/>
        </w:rPr>
        <w:t xml:space="preserve"> and </w:t>
      </w:r>
      <w:r w:rsidRPr="006136A2">
        <w:rPr>
          <w:i/>
          <w:iCs/>
          <w:noProof/>
        </w:rPr>
        <w:t>O. bonariensis</w:t>
      </w:r>
      <w:r w:rsidRPr="006136A2">
        <w:rPr>
          <w:noProof/>
        </w:rPr>
        <w:t xml:space="preserve"> (Osteichthyes, Atherinopsidae). Brazilian Arch Biol Technol 51:563–567. doi: 10.1590/S1516-89132008000300017</w:t>
      </w:r>
    </w:p>
    <w:p w14:paraId="55E496C2"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Unmack PJ, Barriga JP, Battini M a., et al (2012) Phylogeography of the catfish </w:t>
      </w:r>
      <w:r w:rsidRPr="006136A2">
        <w:rPr>
          <w:i/>
          <w:iCs/>
          <w:noProof/>
        </w:rPr>
        <w:t>Hatcheria macraei</w:t>
      </w:r>
      <w:r w:rsidRPr="006136A2">
        <w:rPr>
          <w:noProof/>
        </w:rPr>
        <w:t xml:space="preserve"> reveals a negligible role of drainage divides in structuring populations. Mol Ecol 21:942–959. doi: 10.1111/j.1365-294X.2011.05408.x</w:t>
      </w:r>
    </w:p>
    <w:p w14:paraId="3D7873C2"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Unmack PJ, Bennin AP, Habit EM, et al (2009) Impact of ocean barriers, topography, and glaciation on the phylogeography of the catfish </w:t>
      </w:r>
      <w:r w:rsidRPr="006136A2">
        <w:rPr>
          <w:i/>
          <w:iCs/>
          <w:noProof/>
        </w:rPr>
        <w:t>Trichomycterus areolatus</w:t>
      </w:r>
      <w:r w:rsidRPr="006136A2">
        <w:rPr>
          <w:noProof/>
        </w:rPr>
        <w:t xml:space="preserve"> (Teleostei: Trichomycteridae) in Chile. Biol J Linn Soc 97:876–892. doi: 10.1111/j.1095-8312.2009.01224.x</w:t>
      </w:r>
    </w:p>
    <w:p w14:paraId="50FDA6CD" w14:textId="77777777" w:rsidR="006136A2" w:rsidRPr="006136A2" w:rsidRDefault="006136A2" w:rsidP="006136A2">
      <w:pPr>
        <w:autoSpaceDE w:val="0"/>
        <w:autoSpaceDN w:val="0"/>
        <w:adjustRightInd w:val="0"/>
        <w:spacing w:line="480" w:lineRule="auto"/>
        <w:ind w:left="480" w:hanging="480"/>
        <w:rPr>
          <w:noProof/>
        </w:rPr>
      </w:pPr>
      <w:r w:rsidRPr="006136A2">
        <w:rPr>
          <w:noProof/>
        </w:rPr>
        <w:t>Vanhaecke D, Garcia de Leaniz C, Gajardo G, et al (2012) DNA barcoding and microsatellites help species delimitation and hybrid identification in endangered galaxiid fishes. PLoS One 7:e32939. doi: 10.1371/journal.pone.0032939</w:t>
      </w:r>
    </w:p>
    <w:p w14:paraId="2DF4F1B2" w14:textId="77777777" w:rsidR="006136A2" w:rsidRPr="006136A2" w:rsidRDefault="006136A2" w:rsidP="006136A2">
      <w:pPr>
        <w:autoSpaceDE w:val="0"/>
        <w:autoSpaceDN w:val="0"/>
        <w:adjustRightInd w:val="0"/>
        <w:spacing w:line="480" w:lineRule="auto"/>
        <w:ind w:left="480" w:hanging="480"/>
        <w:rPr>
          <w:noProof/>
        </w:rPr>
      </w:pPr>
      <w:r w:rsidRPr="006136A2">
        <w:rPr>
          <w:noProof/>
        </w:rPr>
        <w:t>Vargas P V., Arismendi I, Gomez-uchida D (2015) Evaluating taxonomic homogenization of freshwater fish assemblages in Chile. Rev Chil Hist Nat. doi: 10.1186/s40693-015-0046-2</w:t>
      </w:r>
    </w:p>
    <w:p w14:paraId="28E910BC" w14:textId="77777777" w:rsidR="006136A2" w:rsidRPr="006136A2" w:rsidRDefault="006136A2" w:rsidP="006136A2">
      <w:pPr>
        <w:autoSpaceDE w:val="0"/>
        <w:autoSpaceDN w:val="0"/>
        <w:adjustRightInd w:val="0"/>
        <w:spacing w:line="480" w:lineRule="auto"/>
        <w:ind w:left="480" w:hanging="480"/>
        <w:rPr>
          <w:noProof/>
        </w:rPr>
      </w:pPr>
      <w:r w:rsidRPr="006136A2">
        <w:rPr>
          <w:noProof/>
        </w:rPr>
        <w:t>Vila I (2006) A New Species of Killifish in the Genus Orestias (Teleostei: Cyprinodontidae) from the Southern High Andes, Chile. Copeia 2006:472–477. doi: 10.1643/0045-8511(2006)2006[472:ANSOKI]2.0.CO;2</w:t>
      </w:r>
    </w:p>
    <w:p w14:paraId="1033B253"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Vila I, Mendez MA, Scott S, et al (2007) Threatened fishes of the world: </w:t>
      </w:r>
      <w:r w:rsidRPr="006136A2">
        <w:rPr>
          <w:i/>
          <w:iCs/>
          <w:noProof/>
        </w:rPr>
        <w:t>Orestias ascotanensis</w:t>
      </w:r>
      <w:r w:rsidRPr="006136A2">
        <w:rPr>
          <w:noProof/>
        </w:rPr>
        <w:t xml:space="preserve"> Parenti, 1984 (Cyprinodontidae). Environ Biol Fishes 80:491–492. doi: 10.1007/s10641-006-9150-0</w:t>
      </w:r>
    </w:p>
    <w:p w14:paraId="2A4CCC35" w14:textId="77777777" w:rsidR="006136A2" w:rsidRPr="006136A2" w:rsidRDefault="006136A2" w:rsidP="006136A2">
      <w:pPr>
        <w:autoSpaceDE w:val="0"/>
        <w:autoSpaceDN w:val="0"/>
        <w:adjustRightInd w:val="0"/>
        <w:spacing w:line="480" w:lineRule="auto"/>
        <w:ind w:left="480" w:hanging="480"/>
        <w:rPr>
          <w:noProof/>
        </w:rPr>
      </w:pPr>
      <w:r w:rsidRPr="006136A2">
        <w:rPr>
          <w:noProof/>
        </w:rPr>
        <w:t xml:space="preserve">Vila I, Scott S, Mendez MA, et al (2011) </w:t>
      </w:r>
      <w:r w:rsidRPr="006136A2">
        <w:rPr>
          <w:i/>
          <w:iCs/>
          <w:noProof/>
        </w:rPr>
        <w:t>Orestias gloriae</w:t>
      </w:r>
      <w:r w:rsidRPr="006136A2">
        <w:rPr>
          <w:noProof/>
        </w:rPr>
        <w:t>, a new species of cyprinodontid fish from saltpan spring of the southern high Andes (Teleostei: Cyprinodontidae). Ichthyol Explor Freshwaters 22:345–353.</w:t>
      </w:r>
    </w:p>
    <w:p w14:paraId="094E2C16" w14:textId="73C5A13D" w:rsidR="00400E8F" w:rsidRPr="00FE0809" w:rsidRDefault="00400E8F" w:rsidP="006136A2">
      <w:pPr>
        <w:autoSpaceDE w:val="0"/>
        <w:autoSpaceDN w:val="0"/>
        <w:adjustRightInd w:val="0"/>
        <w:spacing w:line="480" w:lineRule="auto"/>
        <w:ind w:left="480" w:hanging="480"/>
        <w:rPr>
          <w:b/>
          <w:bCs/>
          <w:lang w:val="en-GB"/>
        </w:rPr>
        <w:sectPr w:rsidR="00400E8F" w:rsidRPr="00FE0809" w:rsidSect="000341A9">
          <w:pgSz w:w="12240" w:h="15840"/>
          <w:pgMar w:top="1134" w:right="1710" w:bottom="1134" w:left="1134" w:header="720" w:footer="720" w:gutter="0"/>
          <w:lnNumType w:countBy="1" w:restart="continuous"/>
          <w:cols w:space="720"/>
        </w:sectPr>
      </w:pPr>
      <w:r>
        <w:rPr>
          <w:b/>
          <w:bCs/>
          <w:lang w:val="en-GB"/>
        </w:rPr>
        <w:fldChar w:fldCharType="end"/>
      </w:r>
    </w:p>
    <w:p w14:paraId="71735410" w14:textId="77777777" w:rsidR="00347041" w:rsidRDefault="00347041" w:rsidP="000341A9"/>
    <w:sectPr w:rsidR="00347041" w:rsidSect="000341A9">
      <w:pgSz w:w="12240" w:h="15840"/>
      <w:pgMar w:top="1134" w:right="1134" w:bottom="1134" w:left="1134" w:header="720" w:footer="720" w:gutter="0"/>
      <w:lnNumType w:countBy="1" w:restart="continuous"/>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63E6"/>
    <w:rsid w:val="00025ABE"/>
    <w:rsid w:val="000341A9"/>
    <w:rsid w:val="0005244D"/>
    <w:rsid w:val="002C5465"/>
    <w:rsid w:val="00347041"/>
    <w:rsid w:val="00400E8F"/>
    <w:rsid w:val="00422BBF"/>
    <w:rsid w:val="00466A14"/>
    <w:rsid w:val="00594C8D"/>
    <w:rsid w:val="006136A2"/>
    <w:rsid w:val="006C0A55"/>
    <w:rsid w:val="008D3683"/>
    <w:rsid w:val="00970CD4"/>
    <w:rsid w:val="009767B0"/>
    <w:rsid w:val="00981AA7"/>
    <w:rsid w:val="009A5E85"/>
    <w:rsid w:val="009B580D"/>
    <w:rsid w:val="00A263E6"/>
    <w:rsid w:val="00E67BCE"/>
    <w:rsid w:val="00E73262"/>
    <w:rsid w:val="00E82861"/>
    <w:rsid w:val="00EA3BDC"/>
    <w:rsid w:val="00ED1674"/>
    <w:rsid w:val="00F61266"/>
    <w:rsid w:val="00F648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D15704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63E6"/>
    <w:pPr>
      <w:widowControl w:val="0"/>
      <w:suppressAutoHyphens/>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A263E6"/>
    <w:rPr>
      <w:rFonts w:ascii="Times New Roman" w:eastAsia="Times New Roman" w:hAnsi="Times New Roman"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A263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63E6"/>
    <w:pPr>
      <w:widowControl w:val="0"/>
      <w:suppressAutoHyphens/>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A263E6"/>
    <w:rPr>
      <w:rFonts w:ascii="Times New Roman" w:eastAsia="Times New Roman" w:hAnsi="Times New Roman"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A263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0173</Words>
  <Characters>114990</Characters>
  <Application>Microsoft Macintosh Word</Application>
  <DocSecurity>0</DocSecurity>
  <Lines>958</Lines>
  <Paragraphs>269</Paragraphs>
  <ScaleCrop>false</ScaleCrop>
  <Company>Konstanz University</Company>
  <LinksUpToDate>false</LinksUpToDate>
  <CharactersWithSpaces>134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Alo</dc:creator>
  <cp:keywords/>
  <dc:description/>
  <cp:lastModifiedBy>Dominique  Alo</cp:lastModifiedBy>
  <cp:revision>2</cp:revision>
  <dcterms:created xsi:type="dcterms:W3CDTF">2018-12-10T14:03:00Z</dcterms:created>
  <dcterms:modified xsi:type="dcterms:W3CDTF">2018-12-1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miniquealo@gmail.com@www.mendeley.com</vt:lpwstr>
  </property>
  <property fmtid="{D5CDD505-2E9C-101B-9397-08002B2CF9AE}" pid="4" name="Mendeley Citation Style_1">
    <vt:lpwstr>http://www.zotero.org/styles/environmental-biology-of-fish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quatic-conservation</vt:lpwstr>
  </property>
  <property fmtid="{D5CDD505-2E9C-101B-9397-08002B2CF9AE}" pid="10" name="Mendeley Recent Style Name 2_1">
    <vt:lpwstr>Aquatic Conservation: Marine and Freshwater Ecosystem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biology-of-fishes</vt:lpwstr>
  </property>
  <property fmtid="{D5CDD505-2E9C-101B-9397-08002B2CF9AE}" pid="14" name="Mendeley Recent Style Name 4_1">
    <vt:lpwstr>Environmental Biology of Fish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 MathPhys (author-date)</vt:lpwstr>
  </property>
</Properties>
</file>